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0" w:name="_Toc386545838"/>
      <w:bookmarkStart w:id="1" w:name="_Toc395616839"/>
      <w:r>
        <w:lastRenderedPageBreak/>
        <w:t>Abstract</w:t>
      </w:r>
      <w:bookmarkEnd w:id="0"/>
      <w:bookmarkEnd w:id="1"/>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2" w:name="_Toc39561684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53650CA0" w14:textId="77777777" w:rsidR="00A072B9" w:rsidRDefault="006D10C8" w:rsidP="0096115D">
          <w:pPr>
            <w:pStyle w:val="Heading1"/>
            <w:numPr>
              <w:ilvl w:val="0"/>
              <w:numId w:val="0"/>
            </w:numPr>
            <w:ind w:left="432" w:hanging="432"/>
            <w:jc w:val="both"/>
            <w:rPr>
              <w:noProof/>
            </w:rPr>
          </w:pPr>
          <w:r>
            <w:t>Table of C</w:t>
          </w:r>
          <w:r w:rsidR="00693C3C">
            <w:t>ontents</w:t>
          </w:r>
          <w:bookmarkEnd w:id="2"/>
          <w:r w:rsidR="0096115D">
            <w:fldChar w:fldCharType="begin"/>
          </w:r>
          <w:r w:rsidR="0096115D">
            <w:instrText xml:space="preserve"> TOC \o "1-5" \f \h \z \u </w:instrText>
          </w:r>
          <w:r w:rsidR="0096115D">
            <w:fldChar w:fldCharType="separate"/>
          </w:r>
        </w:p>
        <w:p w14:paraId="66A246F8" w14:textId="77777777" w:rsidR="00A072B9" w:rsidRDefault="004A1A3E">
          <w:pPr>
            <w:pStyle w:val="TOC1"/>
            <w:tabs>
              <w:tab w:val="right" w:leader="dot" w:pos="9016"/>
            </w:tabs>
            <w:rPr>
              <w:noProof/>
              <w:lang w:eastAsia="en-AU"/>
            </w:rPr>
          </w:pPr>
          <w:hyperlink w:anchor="_Toc395616839" w:history="1">
            <w:r w:rsidR="00A072B9" w:rsidRPr="0048727A">
              <w:rPr>
                <w:rStyle w:val="Hyperlink"/>
                <w:noProof/>
              </w:rPr>
              <w:t>Abstract</w:t>
            </w:r>
            <w:r w:rsidR="00A072B9">
              <w:rPr>
                <w:noProof/>
                <w:webHidden/>
              </w:rPr>
              <w:tab/>
            </w:r>
            <w:r w:rsidR="00A072B9">
              <w:rPr>
                <w:noProof/>
                <w:webHidden/>
              </w:rPr>
              <w:fldChar w:fldCharType="begin"/>
            </w:r>
            <w:r w:rsidR="00A072B9">
              <w:rPr>
                <w:noProof/>
                <w:webHidden/>
              </w:rPr>
              <w:instrText xml:space="preserve"> PAGEREF _Toc395616839 \h </w:instrText>
            </w:r>
            <w:r w:rsidR="00A072B9">
              <w:rPr>
                <w:noProof/>
                <w:webHidden/>
              </w:rPr>
            </w:r>
            <w:r w:rsidR="00A072B9">
              <w:rPr>
                <w:noProof/>
                <w:webHidden/>
              </w:rPr>
              <w:fldChar w:fldCharType="separate"/>
            </w:r>
            <w:r w:rsidR="00E74E9A">
              <w:rPr>
                <w:noProof/>
                <w:webHidden/>
              </w:rPr>
              <w:t>i</w:t>
            </w:r>
            <w:r w:rsidR="00A072B9">
              <w:rPr>
                <w:noProof/>
                <w:webHidden/>
              </w:rPr>
              <w:fldChar w:fldCharType="end"/>
            </w:r>
          </w:hyperlink>
        </w:p>
        <w:p w14:paraId="7A8977B3" w14:textId="77777777" w:rsidR="00A072B9" w:rsidRDefault="004A1A3E">
          <w:pPr>
            <w:pStyle w:val="TOC1"/>
            <w:tabs>
              <w:tab w:val="right" w:leader="dot" w:pos="9016"/>
            </w:tabs>
            <w:rPr>
              <w:noProof/>
              <w:lang w:eastAsia="en-AU"/>
            </w:rPr>
          </w:pPr>
          <w:hyperlink w:anchor="_Toc395616840" w:history="1">
            <w:r w:rsidR="00A072B9" w:rsidRPr="0048727A">
              <w:rPr>
                <w:rStyle w:val="Hyperlink"/>
                <w:noProof/>
              </w:rPr>
              <w:t>Table of Contents</w:t>
            </w:r>
            <w:r w:rsidR="00A072B9">
              <w:rPr>
                <w:noProof/>
                <w:webHidden/>
              </w:rPr>
              <w:tab/>
            </w:r>
            <w:r w:rsidR="00A072B9">
              <w:rPr>
                <w:noProof/>
                <w:webHidden/>
              </w:rPr>
              <w:fldChar w:fldCharType="begin"/>
            </w:r>
            <w:r w:rsidR="00A072B9">
              <w:rPr>
                <w:noProof/>
                <w:webHidden/>
              </w:rPr>
              <w:instrText xml:space="preserve"> PAGEREF _Toc395616840 \h </w:instrText>
            </w:r>
            <w:r w:rsidR="00A072B9">
              <w:rPr>
                <w:noProof/>
                <w:webHidden/>
              </w:rPr>
            </w:r>
            <w:r w:rsidR="00A072B9">
              <w:rPr>
                <w:noProof/>
                <w:webHidden/>
              </w:rPr>
              <w:fldChar w:fldCharType="separate"/>
            </w:r>
            <w:r w:rsidR="00E74E9A">
              <w:rPr>
                <w:noProof/>
                <w:webHidden/>
              </w:rPr>
              <w:t>ii</w:t>
            </w:r>
            <w:r w:rsidR="00A072B9">
              <w:rPr>
                <w:noProof/>
                <w:webHidden/>
              </w:rPr>
              <w:fldChar w:fldCharType="end"/>
            </w:r>
          </w:hyperlink>
        </w:p>
        <w:p w14:paraId="06C2058B" w14:textId="77777777" w:rsidR="00A072B9" w:rsidRDefault="004A1A3E">
          <w:pPr>
            <w:pStyle w:val="TOC1"/>
            <w:tabs>
              <w:tab w:val="right" w:leader="dot" w:pos="9016"/>
            </w:tabs>
            <w:rPr>
              <w:noProof/>
              <w:lang w:eastAsia="en-AU"/>
            </w:rPr>
          </w:pPr>
          <w:hyperlink w:anchor="_Toc395616841" w:history="1">
            <w:r w:rsidR="00A072B9" w:rsidRPr="0048727A">
              <w:rPr>
                <w:rStyle w:val="Hyperlink"/>
                <w:noProof/>
              </w:rPr>
              <w:t>List of Figures</w:t>
            </w:r>
            <w:r w:rsidR="00A072B9">
              <w:rPr>
                <w:noProof/>
                <w:webHidden/>
              </w:rPr>
              <w:tab/>
            </w:r>
            <w:r w:rsidR="00A072B9">
              <w:rPr>
                <w:noProof/>
                <w:webHidden/>
              </w:rPr>
              <w:fldChar w:fldCharType="begin"/>
            </w:r>
            <w:r w:rsidR="00A072B9">
              <w:rPr>
                <w:noProof/>
                <w:webHidden/>
              </w:rPr>
              <w:instrText xml:space="preserve"> PAGEREF _Toc395616841 \h </w:instrText>
            </w:r>
            <w:r w:rsidR="00A072B9">
              <w:rPr>
                <w:noProof/>
                <w:webHidden/>
              </w:rPr>
            </w:r>
            <w:r w:rsidR="00A072B9">
              <w:rPr>
                <w:noProof/>
                <w:webHidden/>
              </w:rPr>
              <w:fldChar w:fldCharType="separate"/>
            </w:r>
            <w:r w:rsidR="00E74E9A">
              <w:rPr>
                <w:noProof/>
                <w:webHidden/>
              </w:rPr>
              <w:t>iv</w:t>
            </w:r>
            <w:r w:rsidR="00A072B9">
              <w:rPr>
                <w:noProof/>
                <w:webHidden/>
              </w:rPr>
              <w:fldChar w:fldCharType="end"/>
            </w:r>
          </w:hyperlink>
        </w:p>
        <w:p w14:paraId="5C5B4E2E" w14:textId="77777777" w:rsidR="00A072B9" w:rsidRDefault="004A1A3E">
          <w:pPr>
            <w:pStyle w:val="TOC1"/>
            <w:tabs>
              <w:tab w:val="left" w:pos="440"/>
              <w:tab w:val="right" w:leader="dot" w:pos="9016"/>
            </w:tabs>
            <w:rPr>
              <w:noProof/>
              <w:lang w:eastAsia="en-AU"/>
            </w:rPr>
          </w:pPr>
          <w:hyperlink w:anchor="_Toc395616842" w:history="1">
            <w:r w:rsidR="00A072B9" w:rsidRPr="0048727A">
              <w:rPr>
                <w:rStyle w:val="Hyperlink"/>
                <w:noProof/>
              </w:rPr>
              <w:t>1</w:t>
            </w:r>
            <w:r w:rsidR="00A072B9">
              <w:rPr>
                <w:noProof/>
                <w:lang w:eastAsia="en-AU"/>
              </w:rPr>
              <w:tab/>
            </w:r>
            <w:r w:rsidR="00A072B9" w:rsidRPr="0048727A">
              <w:rPr>
                <w:rStyle w:val="Hyperlink"/>
                <w:noProof/>
              </w:rPr>
              <w:t>Introduction</w:t>
            </w:r>
            <w:r w:rsidR="00A072B9">
              <w:rPr>
                <w:noProof/>
                <w:webHidden/>
              </w:rPr>
              <w:tab/>
            </w:r>
            <w:r w:rsidR="00A072B9">
              <w:rPr>
                <w:noProof/>
                <w:webHidden/>
              </w:rPr>
              <w:fldChar w:fldCharType="begin"/>
            </w:r>
            <w:r w:rsidR="00A072B9">
              <w:rPr>
                <w:noProof/>
                <w:webHidden/>
              </w:rPr>
              <w:instrText xml:space="preserve"> PAGEREF _Toc395616842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35D32CC1" w14:textId="77777777" w:rsidR="00A072B9" w:rsidRDefault="004A1A3E">
          <w:pPr>
            <w:pStyle w:val="TOC1"/>
            <w:tabs>
              <w:tab w:val="left" w:pos="440"/>
              <w:tab w:val="right" w:leader="dot" w:pos="9016"/>
            </w:tabs>
            <w:rPr>
              <w:noProof/>
              <w:lang w:eastAsia="en-AU"/>
            </w:rPr>
          </w:pPr>
          <w:hyperlink w:anchor="_Toc395616843" w:history="1">
            <w:r w:rsidR="00A072B9" w:rsidRPr="0048727A">
              <w:rPr>
                <w:rStyle w:val="Hyperlink"/>
                <w:noProof/>
              </w:rPr>
              <w:t>2</w:t>
            </w:r>
            <w:r w:rsidR="00A072B9">
              <w:rPr>
                <w:noProof/>
                <w:lang w:eastAsia="en-AU"/>
              </w:rPr>
              <w:tab/>
            </w:r>
            <w:r w:rsidR="00A072B9" w:rsidRPr="0048727A">
              <w:rPr>
                <w:rStyle w:val="Hyperlink"/>
                <w:noProof/>
              </w:rPr>
              <w:t>Proposal</w:t>
            </w:r>
            <w:r w:rsidR="00A072B9">
              <w:rPr>
                <w:noProof/>
                <w:webHidden/>
              </w:rPr>
              <w:tab/>
            </w:r>
            <w:r w:rsidR="00A072B9">
              <w:rPr>
                <w:noProof/>
                <w:webHidden/>
              </w:rPr>
              <w:fldChar w:fldCharType="begin"/>
            </w:r>
            <w:r w:rsidR="00A072B9">
              <w:rPr>
                <w:noProof/>
                <w:webHidden/>
              </w:rPr>
              <w:instrText xml:space="preserve"> PAGEREF _Toc395616843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0168AD20" w14:textId="77777777" w:rsidR="00A072B9" w:rsidRDefault="004A1A3E">
          <w:pPr>
            <w:pStyle w:val="TOC2"/>
            <w:tabs>
              <w:tab w:val="left" w:pos="880"/>
              <w:tab w:val="right" w:leader="dot" w:pos="9016"/>
            </w:tabs>
            <w:rPr>
              <w:noProof/>
              <w:lang w:eastAsia="en-AU"/>
            </w:rPr>
          </w:pPr>
          <w:hyperlink w:anchor="_Toc395616844" w:history="1">
            <w:r w:rsidR="00A072B9" w:rsidRPr="0048727A">
              <w:rPr>
                <w:rStyle w:val="Hyperlink"/>
                <w:noProof/>
              </w:rPr>
              <w:t>2.1</w:t>
            </w:r>
            <w:r w:rsidR="00A072B9">
              <w:rPr>
                <w:noProof/>
                <w:lang w:eastAsia="en-AU"/>
              </w:rPr>
              <w:tab/>
            </w:r>
            <w:r w:rsidR="00A072B9" w:rsidRPr="0048727A">
              <w:rPr>
                <w:rStyle w:val="Hyperlink"/>
                <w:noProof/>
              </w:rPr>
              <w:t>Aims</w:t>
            </w:r>
            <w:r w:rsidR="00A072B9">
              <w:rPr>
                <w:noProof/>
                <w:webHidden/>
              </w:rPr>
              <w:tab/>
            </w:r>
            <w:r w:rsidR="00A072B9">
              <w:rPr>
                <w:noProof/>
                <w:webHidden/>
              </w:rPr>
              <w:fldChar w:fldCharType="begin"/>
            </w:r>
            <w:r w:rsidR="00A072B9">
              <w:rPr>
                <w:noProof/>
                <w:webHidden/>
              </w:rPr>
              <w:instrText xml:space="preserve"> PAGEREF _Toc395616844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27C66344" w14:textId="77777777" w:rsidR="00A072B9" w:rsidRDefault="004A1A3E">
          <w:pPr>
            <w:pStyle w:val="TOC3"/>
            <w:tabs>
              <w:tab w:val="left" w:pos="1320"/>
              <w:tab w:val="right" w:leader="dot" w:pos="9016"/>
            </w:tabs>
            <w:rPr>
              <w:noProof/>
              <w:lang w:eastAsia="en-AU"/>
            </w:rPr>
          </w:pPr>
          <w:hyperlink w:anchor="_Toc395616845" w:history="1">
            <w:r w:rsidR="00A072B9" w:rsidRPr="0048727A">
              <w:rPr>
                <w:rStyle w:val="Hyperlink"/>
                <w:noProof/>
              </w:rPr>
              <w:t>2.1.1</w:t>
            </w:r>
            <w:r w:rsidR="00A072B9">
              <w:rPr>
                <w:noProof/>
                <w:lang w:eastAsia="en-AU"/>
              </w:rPr>
              <w:tab/>
            </w:r>
            <w:r w:rsidR="00A072B9" w:rsidRPr="0048727A">
              <w:rPr>
                <w:rStyle w:val="Hyperlink"/>
                <w:noProof/>
              </w:rPr>
              <w:t>TFMG Characterisation</w:t>
            </w:r>
            <w:r w:rsidR="00A072B9">
              <w:rPr>
                <w:noProof/>
                <w:webHidden/>
              </w:rPr>
              <w:tab/>
            </w:r>
            <w:r w:rsidR="00A072B9">
              <w:rPr>
                <w:noProof/>
                <w:webHidden/>
              </w:rPr>
              <w:fldChar w:fldCharType="begin"/>
            </w:r>
            <w:r w:rsidR="00A072B9">
              <w:rPr>
                <w:noProof/>
                <w:webHidden/>
              </w:rPr>
              <w:instrText xml:space="preserve"> PAGEREF _Toc395616845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00DAFBDA" w14:textId="77777777" w:rsidR="00A072B9" w:rsidRDefault="004A1A3E">
          <w:pPr>
            <w:pStyle w:val="TOC4"/>
            <w:tabs>
              <w:tab w:val="left" w:pos="1540"/>
              <w:tab w:val="right" w:leader="dot" w:pos="9016"/>
            </w:tabs>
            <w:rPr>
              <w:noProof/>
              <w:lang w:eastAsia="en-AU"/>
            </w:rPr>
          </w:pPr>
          <w:hyperlink w:anchor="_Toc395616846" w:history="1">
            <w:r w:rsidR="00A072B9" w:rsidRPr="0048727A">
              <w:rPr>
                <w:rStyle w:val="Hyperlink"/>
                <w:noProof/>
              </w:rPr>
              <w:t>2.1.1.1</w:t>
            </w:r>
            <w:r w:rsidR="00A072B9">
              <w:rPr>
                <w:noProof/>
                <w:lang w:eastAsia="en-AU"/>
              </w:rPr>
              <w:tab/>
            </w:r>
            <w:r w:rsidR="00A072B9" w:rsidRPr="0048727A">
              <w:rPr>
                <w:rStyle w:val="Hyperlink"/>
                <w:noProof/>
              </w:rPr>
              <w:t>Substrates</w:t>
            </w:r>
            <w:r w:rsidR="00A072B9">
              <w:rPr>
                <w:noProof/>
                <w:webHidden/>
              </w:rPr>
              <w:tab/>
            </w:r>
            <w:r w:rsidR="00A072B9">
              <w:rPr>
                <w:noProof/>
                <w:webHidden/>
              </w:rPr>
              <w:fldChar w:fldCharType="begin"/>
            </w:r>
            <w:r w:rsidR="00A072B9">
              <w:rPr>
                <w:noProof/>
                <w:webHidden/>
              </w:rPr>
              <w:instrText xml:space="preserve"> PAGEREF _Toc395616846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6BFC987F" w14:textId="77777777" w:rsidR="00A072B9" w:rsidRDefault="004A1A3E">
          <w:pPr>
            <w:pStyle w:val="TOC4"/>
            <w:tabs>
              <w:tab w:val="left" w:pos="1540"/>
              <w:tab w:val="right" w:leader="dot" w:pos="9016"/>
            </w:tabs>
            <w:rPr>
              <w:noProof/>
              <w:lang w:eastAsia="en-AU"/>
            </w:rPr>
          </w:pPr>
          <w:hyperlink w:anchor="_Toc395616847" w:history="1">
            <w:r w:rsidR="00A072B9" w:rsidRPr="0048727A">
              <w:rPr>
                <w:rStyle w:val="Hyperlink"/>
                <w:noProof/>
              </w:rPr>
              <w:t>2.1.1.2</w:t>
            </w:r>
            <w:r w:rsidR="00A072B9">
              <w:rPr>
                <w:noProof/>
                <w:lang w:eastAsia="en-AU"/>
              </w:rPr>
              <w:tab/>
            </w:r>
            <w:r w:rsidR="00A072B9" w:rsidRPr="0048727A">
              <w:rPr>
                <w:rStyle w:val="Hyperlink"/>
                <w:noProof/>
              </w:rPr>
              <w:t>Physical and Chemical Properties</w:t>
            </w:r>
            <w:r w:rsidR="00A072B9">
              <w:rPr>
                <w:noProof/>
                <w:webHidden/>
              </w:rPr>
              <w:tab/>
            </w:r>
            <w:r w:rsidR="00A072B9">
              <w:rPr>
                <w:noProof/>
                <w:webHidden/>
              </w:rPr>
              <w:fldChar w:fldCharType="begin"/>
            </w:r>
            <w:r w:rsidR="00A072B9">
              <w:rPr>
                <w:noProof/>
                <w:webHidden/>
              </w:rPr>
              <w:instrText xml:space="preserve"> PAGEREF _Toc395616847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54732E78" w14:textId="77777777" w:rsidR="00A072B9" w:rsidRDefault="004A1A3E">
          <w:pPr>
            <w:pStyle w:val="TOC4"/>
            <w:tabs>
              <w:tab w:val="left" w:pos="1540"/>
              <w:tab w:val="right" w:leader="dot" w:pos="9016"/>
            </w:tabs>
            <w:rPr>
              <w:noProof/>
              <w:lang w:eastAsia="en-AU"/>
            </w:rPr>
          </w:pPr>
          <w:hyperlink w:anchor="_Toc395616848" w:history="1">
            <w:r w:rsidR="00A072B9" w:rsidRPr="0048727A">
              <w:rPr>
                <w:rStyle w:val="Hyperlink"/>
                <w:noProof/>
              </w:rPr>
              <w:t>2.1.1.3</w:t>
            </w:r>
            <w:r w:rsidR="00A072B9">
              <w:rPr>
                <w:noProof/>
                <w:lang w:eastAsia="en-AU"/>
              </w:rPr>
              <w:tab/>
            </w:r>
            <w:r w:rsidR="00A072B9" w:rsidRPr="0048727A">
              <w:rPr>
                <w:rStyle w:val="Hyperlink"/>
                <w:noProof/>
              </w:rPr>
              <w:t>Biocompatibility and Bioabsorption</w:t>
            </w:r>
            <w:r w:rsidR="00A072B9">
              <w:rPr>
                <w:noProof/>
                <w:webHidden/>
              </w:rPr>
              <w:tab/>
            </w:r>
            <w:r w:rsidR="00A072B9">
              <w:rPr>
                <w:noProof/>
                <w:webHidden/>
              </w:rPr>
              <w:fldChar w:fldCharType="begin"/>
            </w:r>
            <w:r w:rsidR="00A072B9">
              <w:rPr>
                <w:noProof/>
                <w:webHidden/>
              </w:rPr>
              <w:instrText xml:space="preserve"> PAGEREF _Toc395616848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61CA959F" w14:textId="77777777" w:rsidR="00A072B9" w:rsidRDefault="004A1A3E">
          <w:pPr>
            <w:pStyle w:val="TOC4"/>
            <w:tabs>
              <w:tab w:val="left" w:pos="1540"/>
              <w:tab w:val="right" w:leader="dot" w:pos="9016"/>
            </w:tabs>
            <w:rPr>
              <w:noProof/>
              <w:lang w:eastAsia="en-AU"/>
            </w:rPr>
          </w:pPr>
          <w:hyperlink w:anchor="_Toc395616849" w:history="1">
            <w:r w:rsidR="00A072B9" w:rsidRPr="0048727A">
              <w:rPr>
                <w:rStyle w:val="Hyperlink"/>
                <w:noProof/>
              </w:rPr>
              <w:t>2.1.1.4</w:t>
            </w:r>
            <w:r w:rsidR="00A072B9">
              <w:rPr>
                <w:noProof/>
                <w:lang w:eastAsia="en-AU"/>
              </w:rPr>
              <w:tab/>
            </w:r>
            <w:r w:rsidR="00A072B9" w:rsidRPr="0048727A">
              <w:rPr>
                <w:rStyle w:val="Hyperlink"/>
                <w:noProof/>
              </w:rPr>
              <w:t>Quality of Deposition</w:t>
            </w:r>
            <w:r w:rsidR="00A072B9">
              <w:rPr>
                <w:noProof/>
                <w:webHidden/>
              </w:rPr>
              <w:tab/>
            </w:r>
            <w:r w:rsidR="00A072B9">
              <w:rPr>
                <w:noProof/>
                <w:webHidden/>
              </w:rPr>
              <w:fldChar w:fldCharType="begin"/>
            </w:r>
            <w:r w:rsidR="00A072B9">
              <w:rPr>
                <w:noProof/>
                <w:webHidden/>
              </w:rPr>
              <w:instrText xml:space="preserve"> PAGEREF _Toc395616849 \h </w:instrText>
            </w:r>
            <w:r w:rsidR="00A072B9">
              <w:rPr>
                <w:noProof/>
                <w:webHidden/>
              </w:rPr>
            </w:r>
            <w:r w:rsidR="00A072B9">
              <w:rPr>
                <w:noProof/>
                <w:webHidden/>
              </w:rPr>
              <w:fldChar w:fldCharType="separate"/>
            </w:r>
            <w:r w:rsidR="00E74E9A">
              <w:rPr>
                <w:noProof/>
                <w:webHidden/>
              </w:rPr>
              <w:t>1</w:t>
            </w:r>
            <w:r w:rsidR="00A072B9">
              <w:rPr>
                <w:noProof/>
                <w:webHidden/>
              </w:rPr>
              <w:fldChar w:fldCharType="end"/>
            </w:r>
          </w:hyperlink>
        </w:p>
        <w:p w14:paraId="33DAE169" w14:textId="77777777" w:rsidR="00A072B9" w:rsidRDefault="004A1A3E">
          <w:pPr>
            <w:pStyle w:val="TOC2"/>
            <w:tabs>
              <w:tab w:val="left" w:pos="880"/>
              <w:tab w:val="right" w:leader="dot" w:pos="9016"/>
            </w:tabs>
            <w:rPr>
              <w:noProof/>
              <w:lang w:eastAsia="en-AU"/>
            </w:rPr>
          </w:pPr>
          <w:hyperlink w:anchor="_Toc395616850" w:history="1">
            <w:r w:rsidR="00A072B9" w:rsidRPr="0048727A">
              <w:rPr>
                <w:rStyle w:val="Hyperlink"/>
                <w:noProof/>
              </w:rPr>
              <w:t>2.2</w:t>
            </w:r>
            <w:r w:rsidR="00A072B9">
              <w:rPr>
                <w:noProof/>
                <w:lang w:eastAsia="en-AU"/>
              </w:rPr>
              <w:tab/>
            </w:r>
            <w:r w:rsidR="00A072B9" w:rsidRPr="0048727A">
              <w:rPr>
                <w:rStyle w:val="Hyperlink"/>
                <w:noProof/>
              </w:rPr>
              <w:t>Methods</w:t>
            </w:r>
            <w:r w:rsidR="00A072B9">
              <w:rPr>
                <w:noProof/>
                <w:webHidden/>
              </w:rPr>
              <w:tab/>
            </w:r>
            <w:r w:rsidR="00A072B9">
              <w:rPr>
                <w:noProof/>
                <w:webHidden/>
              </w:rPr>
              <w:fldChar w:fldCharType="begin"/>
            </w:r>
            <w:r w:rsidR="00A072B9">
              <w:rPr>
                <w:noProof/>
                <w:webHidden/>
              </w:rPr>
              <w:instrText xml:space="preserve"> PAGEREF _Toc395616850 \h </w:instrText>
            </w:r>
            <w:r w:rsidR="00A072B9">
              <w:rPr>
                <w:noProof/>
                <w:webHidden/>
              </w:rPr>
            </w:r>
            <w:r w:rsidR="00A072B9">
              <w:rPr>
                <w:noProof/>
                <w:webHidden/>
              </w:rPr>
              <w:fldChar w:fldCharType="separate"/>
            </w:r>
            <w:r w:rsidR="00E74E9A">
              <w:rPr>
                <w:noProof/>
                <w:webHidden/>
              </w:rPr>
              <w:t>2</w:t>
            </w:r>
            <w:r w:rsidR="00A072B9">
              <w:rPr>
                <w:noProof/>
                <w:webHidden/>
              </w:rPr>
              <w:fldChar w:fldCharType="end"/>
            </w:r>
          </w:hyperlink>
        </w:p>
        <w:p w14:paraId="6F063B27" w14:textId="77777777" w:rsidR="00A072B9" w:rsidRDefault="004A1A3E">
          <w:pPr>
            <w:pStyle w:val="TOC3"/>
            <w:tabs>
              <w:tab w:val="left" w:pos="1320"/>
              <w:tab w:val="right" w:leader="dot" w:pos="9016"/>
            </w:tabs>
            <w:rPr>
              <w:noProof/>
              <w:lang w:eastAsia="en-AU"/>
            </w:rPr>
          </w:pPr>
          <w:hyperlink w:anchor="_Toc395616851" w:history="1">
            <w:r w:rsidR="00A072B9" w:rsidRPr="0048727A">
              <w:rPr>
                <w:rStyle w:val="Hyperlink"/>
                <w:noProof/>
              </w:rPr>
              <w:t>2.2.1</w:t>
            </w:r>
            <w:r w:rsidR="00A072B9">
              <w:rPr>
                <w:noProof/>
                <w:lang w:eastAsia="en-AU"/>
              </w:rPr>
              <w:tab/>
            </w:r>
            <w:r w:rsidR="00A072B9" w:rsidRPr="0048727A">
              <w:rPr>
                <w:rStyle w:val="Hyperlink"/>
                <w:noProof/>
              </w:rPr>
              <w:t>Magnetron Sputtering</w:t>
            </w:r>
            <w:r w:rsidR="00A072B9">
              <w:rPr>
                <w:noProof/>
                <w:webHidden/>
              </w:rPr>
              <w:tab/>
            </w:r>
            <w:r w:rsidR="00A072B9">
              <w:rPr>
                <w:noProof/>
                <w:webHidden/>
              </w:rPr>
              <w:fldChar w:fldCharType="begin"/>
            </w:r>
            <w:r w:rsidR="00A072B9">
              <w:rPr>
                <w:noProof/>
                <w:webHidden/>
              </w:rPr>
              <w:instrText xml:space="preserve"> PAGEREF _Toc395616851 \h </w:instrText>
            </w:r>
            <w:r w:rsidR="00A072B9">
              <w:rPr>
                <w:noProof/>
                <w:webHidden/>
              </w:rPr>
            </w:r>
            <w:r w:rsidR="00A072B9">
              <w:rPr>
                <w:noProof/>
                <w:webHidden/>
              </w:rPr>
              <w:fldChar w:fldCharType="separate"/>
            </w:r>
            <w:r w:rsidR="00E74E9A">
              <w:rPr>
                <w:noProof/>
                <w:webHidden/>
              </w:rPr>
              <w:t>2</w:t>
            </w:r>
            <w:r w:rsidR="00A072B9">
              <w:rPr>
                <w:noProof/>
                <w:webHidden/>
              </w:rPr>
              <w:fldChar w:fldCharType="end"/>
            </w:r>
          </w:hyperlink>
        </w:p>
        <w:p w14:paraId="5D184858" w14:textId="77777777" w:rsidR="00A072B9" w:rsidRDefault="004A1A3E">
          <w:pPr>
            <w:pStyle w:val="TOC4"/>
            <w:tabs>
              <w:tab w:val="left" w:pos="1540"/>
              <w:tab w:val="right" w:leader="dot" w:pos="9016"/>
            </w:tabs>
            <w:rPr>
              <w:noProof/>
              <w:lang w:eastAsia="en-AU"/>
            </w:rPr>
          </w:pPr>
          <w:hyperlink w:anchor="_Toc395616852" w:history="1">
            <w:r w:rsidR="00A072B9" w:rsidRPr="0048727A">
              <w:rPr>
                <w:rStyle w:val="Hyperlink"/>
                <w:noProof/>
              </w:rPr>
              <w:t>2.2.1.1</w:t>
            </w:r>
            <w:r w:rsidR="00A072B9">
              <w:rPr>
                <w:noProof/>
                <w:lang w:eastAsia="en-AU"/>
              </w:rPr>
              <w:tab/>
            </w:r>
            <w:r w:rsidR="00A072B9" w:rsidRPr="0048727A">
              <w:rPr>
                <w:rStyle w:val="Hyperlink"/>
                <w:noProof/>
              </w:rPr>
              <w:t>Initial Sputtering Methods and Parameters</w:t>
            </w:r>
            <w:r w:rsidR="00A072B9">
              <w:rPr>
                <w:noProof/>
                <w:webHidden/>
              </w:rPr>
              <w:tab/>
            </w:r>
            <w:r w:rsidR="00A072B9">
              <w:rPr>
                <w:noProof/>
                <w:webHidden/>
              </w:rPr>
              <w:fldChar w:fldCharType="begin"/>
            </w:r>
            <w:r w:rsidR="00A072B9">
              <w:rPr>
                <w:noProof/>
                <w:webHidden/>
              </w:rPr>
              <w:instrText xml:space="preserve"> PAGEREF _Toc395616852 \h </w:instrText>
            </w:r>
            <w:r w:rsidR="00A072B9">
              <w:rPr>
                <w:noProof/>
                <w:webHidden/>
              </w:rPr>
            </w:r>
            <w:r w:rsidR="00A072B9">
              <w:rPr>
                <w:noProof/>
                <w:webHidden/>
              </w:rPr>
              <w:fldChar w:fldCharType="separate"/>
            </w:r>
            <w:r w:rsidR="00E74E9A">
              <w:rPr>
                <w:noProof/>
                <w:webHidden/>
              </w:rPr>
              <w:t>2</w:t>
            </w:r>
            <w:r w:rsidR="00A072B9">
              <w:rPr>
                <w:noProof/>
                <w:webHidden/>
              </w:rPr>
              <w:fldChar w:fldCharType="end"/>
            </w:r>
          </w:hyperlink>
        </w:p>
        <w:p w14:paraId="079C3782" w14:textId="77777777" w:rsidR="00A072B9" w:rsidRDefault="004A1A3E">
          <w:pPr>
            <w:pStyle w:val="TOC4"/>
            <w:tabs>
              <w:tab w:val="left" w:pos="1540"/>
              <w:tab w:val="right" w:leader="dot" w:pos="9016"/>
            </w:tabs>
            <w:rPr>
              <w:noProof/>
              <w:lang w:eastAsia="en-AU"/>
            </w:rPr>
          </w:pPr>
          <w:hyperlink w:anchor="_Toc395616853" w:history="1">
            <w:r w:rsidR="00A072B9" w:rsidRPr="0048727A">
              <w:rPr>
                <w:rStyle w:val="Hyperlink"/>
                <w:noProof/>
              </w:rPr>
              <w:t>2.2.1.2</w:t>
            </w:r>
            <w:r w:rsidR="00A072B9">
              <w:rPr>
                <w:noProof/>
                <w:lang w:eastAsia="en-AU"/>
              </w:rPr>
              <w:tab/>
            </w:r>
            <w:r w:rsidR="00A072B9" w:rsidRPr="0048727A">
              <w:rPr>
                <w:rStyle w:val="Hyperlink"/>
                <w:noProof/>
              </w:rPr>
              <w:t>Target Preparation and Notes</w:t>
            </w:r>
            <w:r w:rsidR="00A072B9">
              <w:rPr>
                <w:noProof/>
                <w:webHidden/>
              </w:rPr>
              <w:tab/>
            </w:r>
            <w:r w:rsidR="00A072B9">
              <w:rPr>
                <w:noProof/>
                <w:webHidden/>
              </w:rPr>
              <w:fldChar w:fldCharType="begin"/>
            </w:r>
            <w:r w:rsidR="00A072B9">
              <w:rPr>
                <w:noProof/>
                <w:webHidden/>
              </w:rPr>
              <w:instrText xml:space="preserve"> PAGEREF _Toc395616853 \h </w:instrText>
            </w:r>
            <w:r w:rsidR="00A072B9">
              <w:rPr>
                <w:noProof/>
                <w:webHidden/>
              </w:rPr>
            </w:r>
            <w:r w:rsidR="00A072B9">
              <w:rPr>
                <w:noProof/>
                <w:webHidden/>
              </w:rPr>
              <w:fldChar w:fldCharType="separate"/>
            </w:r>
            <w:r w:rsidR="00E74E9A">
              <w:rPr>
                <w:noProof/>
                <w:webHidden/>
              </w:rPr>
              <w:t>2</w:t>
            </w:r>
            <w:r w:rsidR="00A072B9">
              <w:rPr>
                <w:noProof/>
                <w:webHidden/>
              </w:rPr>
              <w:fldChar w:fldCharType="end"/>
            </w:r>
          </w:hyperlink>
        </w:p>
        <w:p w14:paraId="0F0A1A0C" w14:textId="77777777" w:rsidR="00A072B9" w:rsidRDefault="004A1A3E">
          <w:pPr>
            <w:pStyle w:val="TOC4"/>
            <w:tabs>
              <w:tab w:val="left" w:pos="1540"/>
              <w:tab w:val="right" w:leader="dot" w:pos="9016"/>
            </w:tabs>
            <w:rPr>
              <w:noProof/>
              <w:lang w:eastAsia="en-AU"/>
            </w:rPr>
          </w:pPr>
          <w:hyperlink w:anchor="_Toc395616854" w:history="1">
            <w:r w:rsidR="00A072B9" w:rsidRPr="0048727A">
              <w:rPr>
                <w:rStyle w:val="Hyperlink"/>
                <w:noProof/>
              </w:rPr>
              <w:t>2.2.1.3</w:t>
            </w:r>
            <w:r w:rsidR="00A072B9">
              <w:rPr>
                <w:noProof/>
                <w:lang w:eastAsia="en-AU"/>
              </w:rPr>
              <w:tab/>
            </w:r>
            <w:r w:rsidR="00A072B9" w:rsidRPr="0048727A">
              <w:rPr>
                <w:rStyle w:val="Hyperlink"/>
                <w:noProof/>
              </w:rPr>
              <w:t>Substrates Preparation and Notes</w:t>
            </w:r>
            <w:r w:rsidR="00A072B9">
              <w:rPr>
                <w:noProof/>
                <w:webHidden/>
              </w:rPr>
              <w:tab/>
            </w:r>
            <w:r w:rsidR="00A072B9">
              <w:rPr>
                <w:noProof/>
                <w:webHidden/>
              </w:rPr>
              <w:fldChar w:fldCharType="begin"/>
            </w:r>
            <w:r w:rsidR="00A072B9">
              <w:rPr>
                <w:noProof/>
                <w:webHidden/>
              </w:rPr>
              <w:instrText xml:space="preserve"> PAGEREF _Toc395616854 \h </w:instrText>
            </w:r>
            <w:r w:rsidR="00A072B9">
              <w:rPr>
                <w:noProof/>
                <w:webHidden/>
              </w:rPr>
            </w:r>
            <w:r w:rsidR="00A072B9">
              <w:rPr>
                <w:noProof/>
                <w:webHidden/>
              </w:rPr>
              <w:fldChar w:fldCharType="separate"/>
            </w:r>
            <w:r w:rsidR="00E74E9A">
              <w:rPr>
                <w:noProof/>
                <w:webHidden/>
              </w:rPr>
              <w:t>2</w:t>
            </w:r>
            <w:r w:rsidR="00A072B9">
              <w:rPr>
                <w:noProof/>
                <w:webHidden/>
              </w:rPr>
              <w:fldChar w:fldCharType="end"/>
            </w:r>
          </w:hyperlink>
        </w:p>
        <w:p w14:paraId="1195EB18" w14:textId="77777777" w:rsidR="00A072B9" w:rsidRDefault="004A1A3E">
          <w:pPr>
            <w:pStyle w:val="TOC1"/>
            <w:tabs>
              <w:tab w:val="left" w:pos="440"/>
              <w:tab w:val="right" w:leader="dot" w:pos="9016"/>
            </w:tabs>
            <w:rPr>
              <w:noProof/>
              <w:lang w:eastAsia="en-AU"/>
            </w:rPr>
          </w:pPr>
          <w:hyperlink w:anchor="_Toc395616855" w:history="1">
            <w:r w:rsidR="00A072B9" w:rsidRPr="0048727A">
              <w:rPr>
                <w:rStyle w:val="Hyperlink"/>
                <w:noProof/>
              </w:rPr>
              <w:t>3</w:t>
            </w:r>
            <w:r w:rsidR="00A072B9">
              <w:rPr>
                <w:noProof/>
                <w:lang w:eastAsia="en-AU"/>
              </w:rPr>
              <w:tab/>
            </w:r>
            <w:r w:rsidR="00A072B9" w:rsidRPr="0048727A">
              <w:rPr>
                <w:rStyle w:val="Hyperlink"/>
                <w:noProof/>
              </w:rPr>
              <w:t>Literature Survey</w:t>
            </w:r>
            <w:r w:rsidR="00A072B9">
              <w:rPr>
                <w:noProof/>
                <w:webHidden/>
              </w:rPr>
              <w:tab/>
            </w:r>
            <w:r w:rsidR="00A072B9">
              <w:rPr>
                <w:noProof/>
                <w:webHidden/>
              </w:rPr>
              <w:fldChar w:fldCharType="begin"/>
            </w:r>
            <w:r w:rsidR="00A072B9">
              <w:rPr>
                <w:noProof/>
                <w:webHidden/>
              </w:rPr>
              <w:instrText xml:space="preserve"> PAGEREF _Toc395616855 \h </w:instrText>
            </w:r>
            <w:r w:rsidR="00A072B9">
              <w:rPr>
                <w:noProof/>
                <w:webHidden/>
              </w:rPr>
            </w:r>
            <w:r w:rsidR="00A072B9">
              <w:rPr>
                <w:noProof/>
                <w:webHidden/>
              </w:rPr>
              <w:fldChar w:fldCharType="separate"/>
            </w:r>
            <w:r w:rsidR="00E74E9A">
              <w:rPr>
                <w:noProof/>
                <w:webHidden/>
              </w:rPr>
              <w:t>3</w:t>
            </w:r>
            <w:r w:rsidR="00A072B9">
              <w:rPr>
                <w:noProof/>
                <w:webHidden/>
              </w:rPr>
              <w:fldChar w:fldCharType="end"/>
            </w:r>
          </w:hyperlink>
        </w:p>
        <w:p w14:paraId="3F68BC0E" w14:textId="77777777" w:rsidR="00A072B9" w:rsidRDefault="004A1A3E">
          <w:pPr>
            <w:pStyle w:val="TOC2"/>
            <w:tabs>
              <w:tab w:val="left" w:pos="880"/>
              <w:tab w:val="right" w:leader="dot" w:pos="9016"/>
            </w:tabs>
            <w:rPr>
              <w:noProof/>
              <w:lang w:eastAsia="en-AU"/>
            </w:rPr>
          </w:pPr>
          <w:hyperlink w:anchor="_Toc395616856" w:history="1">
            <w:r w:rsidR="00A072B9" w:rsidRPr="0048727A">
              <w:rPr>
                <w:rStyle w:val="Hyperlink"/>
                <w:noProof/>
              </w:rPr>
              <w:t>3.1</w:t>
            </w:r>
            <w:r w:rsidR="00A072B9">
              <w:rPr>
                <w:noProof/>
                <w:lang w:eastAsia="en-AU"/>
              </w:rPr>
              <w:tab/>
            </w:r>
            <w:r w:rsidR="00A072B9" w:rsidRPr="0048727A">
              <w:rPr>
                <w:rStyle w:val="Hyperlink"/>
                <w:noProof/>
              </w:rPr>
              <w:t>Metallic Glasses (MGs)</w:t>
            </w:r>
            <w:r w:rsidR="00A072B9">
              <w:rPr>
                <w:noProof/>
                <w:webHidden/>
              </w:rPr>
              <w:tab/>
            </w:r>
            <w:r w:rsidR="00A072B9">
              <w:rPr>
                <w:noProof/>
                <w:webHidden/>
              </w:rPr>
              <w:fldChar w:fldCharType="begin"/>
            </w:r>
            <w:r w:rsidR="00A072B9">
              <w:rPr>
                <w:noProof/>
                <w:webHidden/>
              </w:rPr>
              <w:instrText xml:space="preserve"> PAGEREF _Toc395616856 \h </w:instrText>
            </w:r>
            <w:r w:rsidR="00A072B9">
              <w:rPr>
                <w:noProof/>
                <w:webHidden/>
              </w:rPr>
            </w:r>
            <w:r w:rsidR="00A072B9">
              <w:rPr>
                <w:noProof/>
                <w:webHidden/>
              </w:rPr>
              <w:fldChar w:fldCharType="separate"/>
            </w:r>
            <w:r w:rsidR="00E74E9A">
              <w:rPr>
                <w:noProof/>
                <w:webHidden/>
              </w:rPr>
              <w:t>3</w:t>
            </w:r>
            <w:r w:rsidR="00A072B9">
              <w:rPr>
                <w:noProof/>
                <w:webHidden/>
              </w:rPr>
              <w:fldChar w:fldCharType="end"/>
            </w:r>
          </w:hyperlink>
        </w:p>
        <w:p w14:paraId="300331BD" w14:textId="77777777" w:rsidR="00A072B9" w:rsidRDefault="004A1A3E">
          <w:pPr>
            <w:pStyle w:val="TOC3"/>
            <w:tabs>
              <w:tab w:val="left" w:pos="1320"/>
              <w:tab w:val="right" w:leader="dot" w:pos="9016"/>
            </w:tabs>
            <w:rPr>
              <w:noProof/>
              <w:lang w:eastAsia="en-AU"/>
            </w:rPr>
          </w:pPr>
          <w:hyperlink w:anchor="_Toc395616857" w:history="1">
            <w:r w:rsidR="00A072B9" w:rsidRPr="0048727A">
              <w:rPr>
                <w:rStyle w:val="Hyperlink"/>
                <w:noProof/>
              </w:rPr>
              <w:t>3.1.1</w:t>
            </w:r>
            <w:r w:rsidR="00A072B9">
              <w:rPr>
                <w:noProof/>
                <w:lang w:eastAsia="en-AU"/>
              </w:rPr>
              <w:tab/>
            </w:r>
            <w:r w:rsidR="00A072B9" w:rsidRPr="0048727A">
              <w:rPr>
                <w:rStyle w:val="Hyperlink"/>
                <w:noProof/>
              </w:rPr>
              <w:t>MGs Properties</w:t>
            </w:r>
            <w:r w:rsidR="00A072B9">
              <w:rPr>
                <w:noProof/>
                <w:webHidden/>
              </w:rPr>
              <w:tab/>
            </w:r>
            <w:r w:rsidR="00A072B9">
              <w:rPr>
                <w:noProof/>
                <w:webHidden/>
              </w:rPr>
              <w:fldChar w:fldCharType="begin"/>
            </w:r>
            <w:r w:rsidR="00A072B9">
              <w:rPr>
                <w:noProof/>
                <w:webHidden/>
              </w:rPr>
              <w:instrText xml:space="preserve"> PAGEREF _Toc395616857 \h </w:instrText>
            </w:r>
            <w:r w:rsidR="00A072B9">
              <w:rPr>
                <w:noProof/>
                <w:webHidden/>
              </w:rPr>
            </w:r>
            <w:r w:rsidR="00A072B9">
              <w:rPr>
                <w:noProof/>
                <w:webHidden/>
              </w:rPr>
              <w:fldChar w:fldCharType="separate"/>
            </w:r>
            <w:r w:rsidR="00E74E9A">
              <w:rPr>
                <w:noProof/>
                <w:webHidden/>
              </w:rPr>
              <w:t>3</w:t>
            </w:r>
            <w:r w:rsidR="00A072B9">
              <w:rPr>
                <w:noProof/>
                <w:webHidden/>
              </w:rPr>
              <w:fldChar w:fldCharType="end"/>
            </w:r>
          </w:hyperlink>
        </w:p>
        <w:p w14:paraId="0597F289" w14:textId="77777777" w:rsidR="00A072B9" w:rsidRDefault="004A1A3E">
          <w:pPr>
            <w:pStyle w:val="TOC3"/>
            <w:tabs>
              <w:tab w:val="left" w:pos="1320"/>
              <w:tab w:val="right" w:leader="dot" w:pos="9016"/>
            </w:tabs>
            <w:rPr>
              <w:noProof/>
              <w:lang w:eastAsia="en-AU"/>
            </w:rPr>
          </w:pPr>
          <w:hyperlink w:anchor="_Toc395616858" w:history="1">
            <w:r w:rsidR="00A072B9" w:rsidRPr="0048727A">
              <w:rPr>
                <w:rStyle w:val="Hyperlink"/>
                <w:noProof/>
              </w:rPr>
              <w:t>3.1.2</w:t>
            </w:r>
            <w:r w:rsidR="00A072B9">
              <w:rPr>
                <w:noProof/>
                <w:lang w:eastAsia="en-AU"/>
              </w:rPr>
              <w:tab/>
            </w:r>
            <w:r w:rsidR="00A072B9" w:rsidRPr="0048727A">
              <w:rPr>
                <w:rStyle w:val="Hyperlink"/>
                <w:noProof/>
              </w:rPr>
              <w:t>Theory of MG Production</w:t>
            </w:r>
            <w:r w:rsidR="00A072B9">
              <w:rPr>
                <w:noProof/>
                <w:webHidden/>
              </w:rPr>
              <w:tab/>
            </w:r>
            <w:r w:rsidR="00A072B9">
              <w:rPr>
                <w:noProof/>
                <w:webHidden/>
              </w:rPr>
              <w:fldChar w:fldCharType="begin"/>
            </w:r>
            <w:r w:rsidR="00A072B9">
              <w:rPr>
                <w:noProof/>
                <w:webHidden/>
              </w:rPr>
              <w:instrText xml:space="preserve"> PAGEREF _Toc395616858 \h </w:instrText>
            </w:r>
            <w:r w:rsidR="00A072B9">
              <w:rPr>
                <w:noProof/>
                <w:webHidden/>
              </w:rPr>
            </w:r>
            <w:r w:rsidR="00A072B9">
              <w:rPr>
                <w:noProof/>
                <w:webHidden/>
              </w:rPr>
              <w:fldChar w:fldCharType="separate"/>
            </w:r>
            <w:r w:rsidR="00E74E9A">
              <w:rPr>
                <w:noProof/>
                <w:webHidden/>
              </w:rPr>
              <w:t>3</w:t>
            </w:r>
            <w:r w:rsidR="00A072B9">
              <w:rPr>
                <w:noProof/>
                <w:webHidden/>
              </w:rPr>
              <w:fldChar w:fldCharType="end"/>
            </w:r>
          </w:hyperlink>
        </w:p>
        <w:p w14:paraId="31402133" w14:textId="77777777" w:rsidR="00A072B9" w:rsidRDefault="004A1A3E">
          <w:pPr>
            <w:pStyle w:val="TOC4"/>
            <w:tabs>
              <w:tab w:val="left" w:pos="1540"/>
              <w:tab w:val="right" w:leader="dot" w:pos="9016"/>
            </w:tabs>
            <w:rPr>
              <w:noProof/>
              <w:lang w:eastAsia="en-AU"/>
            </w:rPr>
          </w:pPr>
          <w:hyperlink w:anchor="_Toc395616859" w:history="1">
            <w:r w:rsidR="00A072B9" w:rsidRPr="0048727A">
              <w:rPr>
                <w:rStyle w:val="Hyperlink"/>
                <w:noProof/>
              </w:rPr>
              <w:t>3.1.2.1</w:t>
            </w:r>
            <w:r w:rsidR="00A072B9">
              <w:rPr>
                <w:noProof/>
                <w:lang w:eastAsia="en-AU"/>
              </w:rPr>
              <w:tab/>
            </w:r>
            <w:r w:rsidR="00A072B9" w:rsidRPr="0048727A">
              <w:rPr>
                <w:rStyle w:val="Hyperlink"/>
                <w:noProof/>
              </w:rPr>
              <w:t>Solidification, Super Cooled Liquid (SCL), and Glass Transition (</w:t>
            </w:r>
            <m:oMath>
              <m:r>
                <m:rPr>
                  <m:sty m:val="bi"/>
                </m:rPr>
                <w:rPr>
                  <w:rStyle w:val="Hyperlink"/>
                  <w:rFonts w:ascii="Cambria Math" w:hAnsi="Cambria Math"/>
                  <w:noProof/>
                </w:rPr>
                <m:t>Tg</m:t>
              </m:r>
            </m:oMath>
            <w:r w:rsidR="00A072B9" w:rsidRPr="0048727A">
              <w:rPr>
                <w:rStyle w:val="Hyperlink"/>
                <w:noProof/>
              </w:rPr>
              <w:t>)</w:t>
            </w:r>
            <w:r w:rsidR="00A072B9">
              <w:rPr>
                <w:noProof/>
                <w:webHidden/>
              </w:rPr>
              <w:tab/>
            </w:r>
            <w:r w:rsidR="00A072B9">
              <w:rPr>
                <w:noProof/>
                <w:webHidden/>
              </w:rPr>
              <w:fldChar w:fldCharType="begin"/>
            </w:r>
            <w:r w:rsidR="00A072B9">
              <w:rPr>
                <w:noProof/>
                <w:webHidden/>
              </w:rPr>
              <w:instrText xml:space="preserve"> PAGEREF _Toc395616859 \h </w:instrText>
            </w:r>
            <w:r w:rsidR="00A072B9">
              <w:rPr>
                <w:noProof/>
                <w:webHidden/>
              </w:rPr>
            </w:r>
            <w:r w:rsidR="00A072B9">
              <w:rPr>
                <w:noProof/>
                <w:webHidden/>
              </w:rPr>
              <w:fldChar w:fldCharType="separate"/>
            </w:r>
            <w:r w:rsidR="00E74E9A">
              <w:rPr>
                <w:noProof/>
                <w:webHidden/>
              </w:rPr>
              <w:t>3</w:t>
            </w:r>
            <w:r w:rsidR="00A072B9">
              <w:rPr>
                <w:noProof/>
                <w:webHidden/>
              </w:rPr>
              <w:fldChar w:fldCharType="end"/>
            </w:r>
          </w:hyperlink>
        </w:p>
        <w:p w14:paraId="04467A8C" w14:textId="77777777" w:rsidR="00A072B9" w:rsidRDefault="004A1A3E">
          <w:pPr>
            <w:pStyle w:val="TOC4"/>
            <w:tabs>
              <w:tab w:val="left" w:pos="1540"/>
              <w:tab w:val="right" w:leader="dot" w:pos="9016"/>
            </w:tabs>
            <w:rPr>
              <w:noProof/>
              <w:lang w:eastAsia="en-AU"/>
            </w:rPr>
          </w:pPr>
          <w:hyperlink w:anchor="_Toc395616860" w:history="1">
            <w:r w:rsidR="00A072B9" w:rsidRPr="0048727A">
              <w:rPr>
                <w:rStyle w:val="Hyperlink"/>
                <w:noProof/>
              </w:rPr>
              <w:t>3.1.2.2</w:t>
            </w:r>
            <w:r w:rsidR="00A072B9">
              <w:rPr>
                <w:noProof/>
                <w:lang w:eastAsia="en-AU"/>
              </w:rPr>
              <w:tab/>
            </w:r>
            <w:r w:rsidR="00A072B9" w:rsidRPr="0048727A">
              <w:rPr>
                <w:rStyle w:val="Hyperlink"/>
                <w:noProof/>
              </w:rPr>
              <w:t>Glass Forming Ability (GFA) and Bulk Metallic Glasses (BMGs)</w:t>
            </w:r>
            <w:r w:rsidR="00A072B9">
              <w:rPr>
                <w:noProof/>
                <w:webHidden/>
              </w:rPr>
              <w:tab/>
            </w:r>
            <w:r w:rsidR="00A072B9">
              <w:rPr>
                <w:noProof/>
                <w:webHidden/>
              </w:rPr>
              <w:fldChar w:fldCharType="begin"/>
            </w:r>
            <w:r w:rsidR="00A072B9">
              <w:rPr>
                <w:noProof/>
                <w:webHidden/>
              </w:rPr>
              <w:instrText xml:space="preserve"> PAGEREF _Toc395616860 \h </w:instrText>
            </w:r>
            <w:r w:rsidR="00A072B9">
              <w:rPr>
                <w:noProof/>
                <w:webHidden/>
              </w:rPr>
            </w:r>
            <w:r w:rsidR="00A072B9">
              <w:rPr>
                <w:noProof/>
                <w:webHidden/>
              </w:rPr>
              <w:fldChar w:fldCharType="separate"/>
            </w:r>
            <w:r w:rsidR="00E74E9A">
              <w:rPr>
                <w:noProof/>
                <w:webHidden/>
              </w:rPr>
              <w:t>4</w:t>
            </w:r>
            <w:r w:rsidR="00A072B9">
              <w:rPr>
                <w:noProof/>
                <w:webHidden/>
              </w:rPr>
              <w:fldChar w:fldCharType="end"/>
            </w:r>
          </w:hyperlink>
        </w:p>
        <w:p w14:paraId="1ED7F83F" w14:textId="77777777" w:rsidR="00A072B9" w:rsidRDefault="004A1A3E">
          <w:pPr>
            <w:pStyle w:val="TOC4"/>
            <w:tabs>
              <w:tab w:val="left" w:pos="1540"/>
              <w:tab w:val="right" w:leader="dot" w:pos="9016"/>
            </w:tabs>
            <w:rPr>
              <w:noProof/>
              <w:lang w:eastAsia="en-AU"/>
            </w:rPr>
          </w:pPr>
          <w:hyperlink w:anchor="_Toc395616861" w:history="1">
            <w:r w:rsidR="00A072B9" w:rsidRPr="0048727A">
              <w:rPr>
                <w:rStyle w:val="Hyperlink"/>
                <w:noProof/>
              </w:rPr>
              <w:t>3.1.2.3</w:t>
            </w:r>
            <w:r w:rsidR="00A072B9">
              <w:rPr>
                <w:noProof/>
                <w:lang w:eastAsia="en-AU"/>
              </w:rPr>
              <w:tab/>
            </w:r>
            <w:r w:rsidR="00A072B9" w:rsidRPr="0048727A">
              <w:rPr>
                <w:rStyle w:val="Hyperlink"/>
                <w:noProof/>
              </w:rPr>
              <w:t>BMG Manufacture Methods</w:t>
            </w:r>
            <w:r w:rsidR="00A072B9">
              <w:rPr>
                <w:noProof/>
                <w:webHidden/>
              </w:rPr>
              <w:tab/>
            </w:r>
            <w:r w:rsidR="00A072B9">
              <w:rPr>
                <w:noProof/>
                <w:webHidden/>
              </w:rPr>
              <w:fldChar w:fldCharType="begin"/>
            </w:r>
            <w:r w:rsidR="00A072B9">
              <w:rPr>
                <w:noProof/>
                <w:webHidden/>
              </w:rPr>
              <w:instrText xml:space="preserve"> PAGEREF _Toc395616861 \h </w:instrText>
            </w:r>
            <w:r w:rsidR="00A072B9">
              <w:rPr>
                <w:noProof/>
                <w:webHidden/>
              </w:rPr>
            </w:r>
            <w:r w:rsidR="00A072B9">
              <w:rPr>
                <w:noProof/>
                <w:webHidden/>
              </w:rPr>
              <w:fldChar w:fldCharType="separate"/>
            </w:r>
            <w:r w:rsidR="00E74E9A">
              <w:rPr>
                <w:noProof/>
                <w:webHidden/>
              </w:rPr>
              <w:t>5</w:t>
            </w:r>
            <w:r w:rsidR="00A072B9">
              <w:rPr>
                <w:noProof/>
                <w:webHidden/>
              </w:rPr>
              <w:fldChar w:fldCharType="end"/>
            </w:r>
          </w:hyperlink>
        </w:p>
        <w:p w14:paraId="5E5B42E1" w14:textId="77777777" w:rsidR="00A072B9" w:rsidRDefault="004A1A3E">
          <w:pPr>
            <w:pStyle w:val="TOC5"/>
            <w:tabs>
              <w:tab w:val="left" w:pos="1880"/>
              <w:tab w:val="right" w:leader="dot" w:pos="9016"/>
            </w:tabs>
            <w:rPr>
              <w:noProof/>
              <w:lang w:eastAsia="en-AU"/>
            </w:rPr>
          </w:pPr>
          <w:hyperlink w:anchor="_Toc395616862" w:history="1">
            <w:r w:rsidR="00A072B9" w:rsidRPr="0048727A">
              <w:rPr>
                <w:rStyle w:val="Hyperlink"/>
                <w:noProof/>
              </w:rPr>
              <w:t>3.1.2.3.1</w:t>
            </w:r>
            <w:r w:rsidR="00A072B9">
              <w:rPr>
                <w:noProof/>
                <w:lang w:eastAsia="en-AU"/>
              </w:rPr>
              <w:tab/>
            </w:r>
            <w:r w:rsidR="00A072B9" w:rsidRPr="0048727A">
              <w:rPr>
                <w:rStyle w:val="Hyperlink"/>
                <w:noProof/>
              </w:rPr>
              <w:t>Thermoplastic Forming (TPF) Processing</w:t>
            </w:r>
            <w:r w:rsidR="00A072B9">
              <w:rPr>
                <w:noProof/>
                <w:webHidden/>
              </w:rPr>
              <w:tab/>
            </w:r>
            <w:r w:rsidR="00A072B9">
              <w:rPr>
                <w:noProof/>
                <w:webHidden/>
              </w:rPr>
              <w:fldChar w:fldCharType="begin"/>
            </w:r>
            <w:r w:rsidR="00A072B9">
              <w:rPr>
                <w:noProof/>
                <w:webHidden/>
              </w:rPr>
              <w:instrText xml:space="preserve"> PAGEREF _Toc395616862 \h </w:instrText>
            </w:r>
            <w:r w:rsidR="00A072B9">
              <w:rPr>
                <w:noProof/>
                <w:webHidden/>
              </w:rPr>
            </w:r>
            <w:r w:rsidR="00A072B9">
              <w:rPr>
                <w:noProof/>
                <w:webHidden/>
              </w:rPr>
              <w:fldChar w:fldCharType="separate"/>
            </w:r>
            <w:r w:rsidR="00E74E9A">
              <w:rPr>
                <w:noProof/>
                <w:webHidden/>
              </w:rPr>
              <w:t>6</w:t>
            </w:r>
            <w:r w:rsidR="00A072B9">
              <w:rPr>
                <w:noProof/>
                <w:webHidden/>
              </w:rPr>
              <w:fldChar w:fldCharType="end"/>
            </w:r>
          </w:hyperlink>
        </w:p>
        <w:p w14:paraId="6E21A234" w14:textId="77777777" w:rsidR="00A072B9" w:rsidRDefault="004A1A3E">
          <w:pPr>
            <w:pStyle w:val="TOC2"/>
            <w:tabs>
              <w:tab w:val="left" w:pos="880"/>
              <w:tab w:val="right" w:leader="dot" w:pos="9016"/>
            </w:tabs>
            <w:rPr>
              <w:noProof/>
              <w:lang w:eastAsia="en-AU"/>
            </w:rPr>
          </w:pPr>
          <w:hyperlink w:anchor="_Toc395616863" w:history="1">
            <w:r w:rsidR="00A072B9" w:rsidRPr="0048727A">
              <w:rPr>
                <w:rStyle w:val="Hyperlink"/>
                <w:noProof/>
              </w:rPr>
              <w:t>3.2</w:t>
            </w:r>
            <w:r w:rsidR="00A072B9">
              <w:rPr>
                <w:noProof/>
                <w:lang w:eastAsia="en-AU"/>
              </w:rPr>
              <w:tab/>
            </w:r>
            <w:r w:rsidR="00A072B9" w:rsidRPr="0048727A">
              <w:rPr>
                <w:rStyle w:val="Hyperlink"/>
                <w:noProof/>
              </w:rPr>
              <w:t>Thin Films</w:t>
            </w:r>
            <w:r w:rsidR="00A072B9">
              <w:rPr>
                <w:noProof/>
                <w:webHidden/>
              </w:rPr>
              <w:tab/>
            </w:r>
            <w:r w:rsidR="00A072B9">
              <w:rPr>
                <w:noProof/>
                <w:webHidden/>
              </w:rPr>
              <w:fldChar w:fldCharType="begin"/>
            </w:r>
            <w:r w:rsidR="00A072B9">
              <w:rPr>
                <w:noProof/>
                <w:webHidden/>
              </w:rPr>
              <w:instrText xml:space="preserve"> PAGEREF _Toc395616863 \h </w:instrText>
            </w:r>
            <w:r w:rsidR="00A072B9">
              <w:rPr>
                <w:noProof/>
                <w:webHidden/>
              </w:rPr>
            </w:r>
            <w:r w:rsidR="00A072B9">
              <w:rPr>
                <w:noProof/>
                <w:webHidden/>
              </w:rPr>
              <w:fldChar w:fldCharType="separate"/>
            </w:r>
            <w:r w:rsidR="00E74E9A">
              <w:rPr>
                <w:noProof/>
                <w:webHidden/>
              </w:rPr>
              <w:t>7</w:t>
            </w:r>
            <w:r w:rsidR="00A072B9">
              <w:rPr>
                <w:noProof/>
                <w:webHidden/>
              </w:rPr>
              <w:fldChar w:fldCharType="end"/>
            </w:r>
          </w:hyperlink>
        </w:p>
        <w:p w14:paraId="1B589762" w14:textId="77777777" w:rsidR="00A072B9" w:rsidRDefault="004A1A3E">
          <w:pPr>
            <w:pStyle w:val="TOC3"/>
            <w:tabs>
              <w:tab w:val="left" w:pos="1320"/>
              <w:tab w:val="right" w:leader="dot" w:pos="9016"/>
            </w:tabs>
            <w:rPr>
              <w:noProof/>
              <w:lang w:eastAsia="en-AU"/>
            </w:rPr>
          </w:pPr>
          <w:hyperlink w:anchor="_Toc395616864" w:history="1">
            <w:r w:rsidR="00A072B9" w:rsidRPr="0048727A">
              <w:rPr>
                <w:rStyle w:val="Hyperlink"/>
                <w:noProof/>
              </w:rPr>
              <w:t>3.2.1</w:t>
            </w:r>
            <w:r w:rsidR="00A072B9">
              <w:rPr>
                <w:noProof/>
                <w:lang w:eastAsia="en-AU"/>
              </w:rPr>
              <w:tab/>
            </w:r>
            <w:r w:rsidR="00A072B9" w:rsidRPr="0048727A">
              <w:rPr>
                <w:rStyle w:val="Hyperlink"/>
                <w:noProof/>
              </w:rPr>
              <w:t>Deposition</w:t>
            </w:r>
            <w:r w:rsidR="00A072B9">
              <w:rPr>
                <w:noProof/>
                <w:webHidden/>
              </w:rPr>
              <w:tab/>
            </w:r>
            <w:r w:rsidR="00A072B9">
              <w:rPr>
                <w:noProof/>
                <w:webHidden/>
              </w:rPr>
              <w:fldChar w:fldCharType="begin"/>
            </w:r>
            <w:r w:rsidR="00A072B9">
              <w:rPr>
                <w:noProof/>
                <w:webHidden/>
              </w:rPr>
              <w:instrText xml:space="preserve"> PAGEREF _Toc395616864 \h </w:instrText>
            </w:r>
            <w:r w:rsidR="00A072B9">
              <w:rPr>
                <w:noProof/>
                <w:webHidden/>
              </w:rPr>
            </w:r>
            <w:r w:rsidR="00A072B9">
              <w:rPr>
                <w:noProof/>
                <w:webHidden/>
              </w:rPr>
              <w:fldChar w:fldCharType="separate"/>
            </w:r>
            <w:r w:rsidR="00E74E9A">
              <w:rPr>
                <w:noProof/>
                <w:webHidden/>
              </w:rPr>
              <w:t>7</w:t>
            </w:r>
            <w:r w:rsidR="00A072B9">
              <w:rPr>
                <w:noProof/>
                <w:webHidden/>
              </w:rPr>
              <w:fldChar w:fldCharType="end"/>
            </w:r>
          </w:hyperlink>
        </w:p>
        <w:p w14:paraId="30B4530F" w14:textId="77777777" w:rsidR="00A072B9" w:rsidRDefault="004A1A3E">
          <w:pPr>
            <w:pStyle w:val="TOC4"/>
            <w:tabs>
              <w:tab w:val="left" w:pos="1540"/>
              <w:tab w:val="right" w:leader="dot" w:pos="9016"/>
            </w:tabs>
            <w:rPr>
              <w:noProof/>
              <w:lang w:eastAsia="en-AU"/>
            </w:rPr>
          </w:pPr>
          <w:hyperlink w:anchor="_Toc395616865" w:history="1">
            <w:r w:rsidR="00A072B9" w:rsidRPr="0048727A">
              <w:rPr>
                <w:rStyle w:val="Hyperlink"/>
                <w:noProof/>
              </w:rPr>
              <w:t>3.2.1.1</w:t>
            </w:r>
            <w:r w:rsidR="00A072B9">
              <w:rPr>
                <w:noProof/>
                <w:lang w:eastAsia="en-AU"/>
              </w:rPr>
              <w:tab/>
            </w:r>
            <w:r w:rsidR="00A072B9" w:rsidRPr="0048727A">
              <w:rPr>
                <w:rStyle w:val="Hyperlink"/>
                <w:noProof/>
              </w:rPr>
              <w:t>Pulsed Laser Deposition (PLD)</w:t>
            </w:r>
            <w:r w:rsidR="00A072B9">
              <w:rPr>
                <w:noProof/>
                <w:webHidden/>
              </w:rPr>
              <w:tab/>
            </w:r>
            <w:r w:rsidR="00A072B9">
              <w:rPr>
                <w:noProof/>
                <w:webHidden/>
              </w:rPr>
              <w:fldChar w:fldCharType="begin"/>
            </w:r>
            <w:r w:rsidR="00A072B9">
              <w:rPr>
                <w:noProof/>
                <w:webHidden/>
              </w:rPr>
              <w:instrText xml:space="preserve"> PAGEREF _Toc395616865 \h </w:instrText>
            </w:r>
            <w:r w:rsidR="00A072B9">
              <w:rPr>
                <w:noProof/>
                <w:webHidden/>
              </w:rPr>
            </w:r>
            <w:r w:rsidR="00A072B9">
              <w:rPr>
                <w:noProof/>
                <w:webHidden/>
              </w:rPr>
              <w:fldChar w:fldCharType="separate"/>
            </w:r>
            <w:r w:rsidR="00E74E9A">
              <w:rPr>
                <w:noProof/>
                <w:webHidden/>
              </w:rPr>
              <w:t>7</w:t>
            </w:r>
            <w:r w:rsidR="00A072B9">
              <w:rPr>
                <w:noProof/>
                <w:webHidden/>
              </w:rPr>
              <w:fldChar w:fldCharType="end"/>
            </w:r>
          </w:hyperlink>
        </w:p>
        <w:p w14:paraId="10E332BB" w14:textId="77777777" w:rsidR="00A072B9" w:rsidRDefault="004A1A3E">
          <w:pPr>
            <w:pStyle w:val="TOC4"/>
            <w:tabs>
              <w:tab w:val="left" w:pos="1540"/>
              <w:tab w:val="right" w:leader="dot" w:pos="9016"/>
            </w:tabs>
            <w:rPr>
              <w:noProof/>
              <w:lang w:eastAsia="en-AU"/>
            </w:rPr>
          </w:pPr>
          <w:hyperlink w:anchor="_Toc395616866" w:history="1">
            <w:r w:rsidR="00A072B9" w:rsidRPr="0048727A">
              <w:rPr>
                <w:rStyle w:val="Hyperlink"/>
                <w:noProof/>
              </w:rPr>
              <w:t>3.2.1.2</w:t>
            </w:r>
            <w:r w:rsidR="00A072B9">
              <w:rPr>
                <w:noProof/>
                <w:lang w:eastAsia="en-AU"/>
              </w:rPr>
              <w:tab/>
            </w:r>
            <w:r w:rsidR="00A072B9" w:rsidRPr="0048727A">
              <w:rPr>
                <w:rStyle w:val="Hyperlink"/>
                <w:noProof/>
              </w:rPr>
              <w:t>Sputtering Deposition</w:t>
            </w:r>
            <w:r w:rsidR="00A072B9">
              <w:rPr>
                <w:noProof/>
                <w:webHidden/>
              </w:rPr>
              <w:tab/>
            </w:r>
            <w:r w:rsidR="00A072B9">
              <w:rPr>
                <w:noProof/>
                <w:webHidden/>
              </w:rPr>
              <w:fldChar w:fldCharType="begin"/>
            </w:r>
            <w:r w:rsidR="00A072B9">
              <w:rPr>
                <w:noProof/>
                <w:webHidden/>
              </w:rPr>
              <w:instrText xml:space="preserve"> PAGEREF _Toc395616866 \h </w:instrText>
            </w:r>
            <w:r w:rsidR="00A072B9">
              <w:rPr>
                <w:noProof/>
                <w:webHidden/>
              </w:rPr>
            </w:r>
            <w:r w:rsidR="00A072B9">
              <w:rPr>
                <w:noProof/>
                <w:webHidden/>
              </w:rPr>
              <w:fldChar w:fldCharType="separate"/>
            </w:r>
            <w:r w:rsidR="00E74E9A">
              <w:rPr>
                <w:noProof/>
                <w:webHidden/>
              </w:rPr>
              <w:t>8</w:t>
            </w:r>
            <w:r w:rsidR="00A072B9">
              <w:rPr>
                <w:noProof/>
                <w:webHidden/>
              </w:rPr>
              <w:fldChar w:fldCharType="end"/>
            </w:r>
          </w:hyperlink>
        </w:p>
        <w:p w14:paraId="771DDFF6" w14:textId="77777777" w:rsidR="00A072B9" w:rsidRDefault="004A1A3E">
          <w:pPr>
            <w:pStyle w:val="TOC5"/>
            <w:tabs>
              <w:tab w:val="left" w:pos="1880"/>
              <w:tab w:val="right" w:leader="dot" w:pos="9016"/>
            </w:tabs>
            <w:rPr>
              <w:noProof/>
              <w:lang w:eastAsia="en-AU"/>
            </w:rPr>
          </w:pPr>
          <w:hyperlink w:anchor="_Toc395616867" w:history="1">
            <w:r w:rsidR="00A072B9" w:rsidRPr="0048727A">
              <w:rPr>
                <w:rStyle w:val="Hyperlink"/>
                <w:rFonts w:eastAsia="Times New Roman"/>
                <w:noProof/>
                <w:lang w:eastAsia="en-AU"/>
              </w:rPr>
              <w:t>3.2.1.2.1</w:t>
            </w:r>
            <w:r w:rsidR="00A072B9">
              <w:rPr>
                <w:noProof/>
                <w:lang w:eastAsia="en-AU"/>
              </w:rPr>
              <w:tab/>
            </w:r>
            <w:r w:rsidR="00A072B9" w:rsidRPr="0048727A">
              <w:rPr>
                <w:rStyle w:val="Hyperlink"/>
                <w:rFonts w:eastAsia="Times New Roman"/>
                <w:noProof/>
                <w:lang w:eastAsia="en-AU"/>
              </w:rPr>
              <w:t>Direct Current (DC) Sputtering</w:t>
            </w:r>
            <w:r w:rsidR="00A072B9">
              <w:rPr>
                <w:noProof/>
                <w:webHidden/>
              </w:rPr>
              <w:tab/>
            </w:r>
            <w:r w:rsidR="00A072B9">
              <w:rPr>
                <w:noProof/>
                <w:webHidden/>
              </w:rPr>
              <w:fldChar w:fldCharType="begin"/>
            </w:r>
            <w:r w:rsidR="00A072B9">
              <w:rPr>
                <w:noProof/>
                <w:webHidden/>
              </w:rPr>
              <w:instrText xml:space="preserve"> PAGEREF _Toc395616867 \h </w:instrText>
            </w:r>
            <w:r w:rsidR="00A072B9">
              <w:rPr>
                <w:noProof/>
                <w:webHidden/>
              </w:rPr>
            </w:r>
            <w:r w:rsidR="00A072B9">
              <w:rPr>
                <w:noProof/>
                <w:webHidden/>
              </w:rPr>
              <w:fldChar w:fldCharType="separate"/>
            </w:r>
            <w:r w:rsidR="00E74E9A">
              <w:rPr>
                <w:noProof/>
                <w:webHidden/>
              </w:rPr>
              <w:t>8</w:t>
            </w:r>
            <w:r w:rsidR="00A072B9">
              <w:rPr>
                <w:noProof/>
                <w:webHidden/>
              </w:rPr>
              <w:fldChar w:fldCharType="end"/>
            </w:r>
          </w:hyperlink>
        </w:p>
        <w:p w14:paraId="5025CAC4" w14:textId="77777777" w:rsidR="00A072B9" w:rsidRDefault="004A1A3E">
          <w:pPr>
            <w:pStyle w:val="TOC5"/>
            <w:tabs>
              <w:tab w:val="left" w:pos="1880"/>
              <w:tab w:val="right" w:leader="dot" w:pos="9016"/>
            </w:tabs>
            <w:rPr>
              <w:noProof/>
              <w:lang w:eastAsia="en-AU"/>
            </w:rPr>
          </w:pPr>
          <w:hyperlink w:anchor="_Toc395616868" w:history="1">
            <w:r w:rsidR="00A072B9" w:rsidRPr="0048727A">
              <w:rPr>
                <w:rStyle w:val="Hyperlink"/>
                <w:rFonts w:eastAsia="Times New Roman"/>
                <w:noProof/>
                <w:lang w:eastAsia="en-AU"/>
              </w:rPr>
              <w:t>3.2.1.2.2</w:t>
            </w:r>
            <w:r w:rsidR="00A072B9">
              <w:rPr>
                <w:noProof/>
                <w:lang w:eastAsia="en-AU"/>
              </w:rPr>
              <w:tab/>
            </w:r>
            <w:r w:rsidR="00A072B9" w:rsidRPr="0048727A">
              <w:rPr>
                <w:rStyle w:val="Hyperlink"/>
                <w:rFonts w:eastAsia="Times New Roman"/>
                <w:noProof/>
                <w:lang w:eastAsia="en-AU"/>
              </w:rPr>
              <w:t>Magnetron Sputtering</w:t>
            </w:r>
            <w:r w:rsidR="00A072B9">
              <w:rPr>
                <w:noProof/>
                <w:webHidden/>
              </w:rPr>
              <w:tab/>
            </w:r>
            <w:r w:rsidR="00A072B9">
              <w:rPr>
                <w:noProof/>
                <w:webHidden/>
              </w:rPr>
              <w:fldChar w:fldCharType="begin"/>
            </w:r>
            <w:r w:rsidR="00A072B9">
              <w:rPr>
                <w:noProof/>
                <w:webHidden/>
              </w:rPr>
              <w:instrText xml:space="preserve"> PAGEREF _Toc395616868 \h </w:instrText>
            </w:r>
            <w:r w:rsidR="00A072B9">
              <w:rPr>
                <w:noProof/>
                <w:webHidden/>
              </w:rPr>
            </w:r>
            <w:r w:rsidR="00A072B9">
              <w:rPr>
                <w:noProof/>
                <w:webHidden/>
              </w:rPr>
              <w:fldChar w:fldCharType="separate"/>
            </w:r>
            <w:r w:rsidR="00E74E9A">
              <w:rPr>
                <w:noProof/>
                <w:webHidden/>
              </w:rPr>
              <w:t>9</w:t>
            </w:r>
            <w:r w:rsidR="00A072B9">
              <w:rPr>
                <w:noProof/>
                <w:webHidden/>
              </w:rPr>
              <w:fldChar w:fldCharType="end"/>
            </w:r>
          </w:hyperlink>
        </w:p>
        <w:p w14:paraId="54E09858" w14:textId="77777777" w:rsidR="00A072B9" w:rsidRDefault="004A1A3E">
          <w:pPr>
            <w:pStyle w:val="TOC3"/>
            <w:tabs>
              <w:tab w:val="left" w:pos="1320"/>
              <w:tab w:val="right" w:leader="dot" w:pos="9016"/>
            </w:tabs>
            <w:rPr>
              <w:noProof/>
              <w:lang w:eastAsia="en-AU"/>
            </w:rPr>
          </w:pPr>
          <w:hyperlink w:anchor="_Toc395616869" w:history="1">
            <w:r w:rsidR="00A072B9" w:rsidRPr="0048727A">
              <w:rPr>
                <w:rStyle w:val="Hyperlink"/>
                <w:noProof/>
              </w:rPr>
              <w:t>3.2.2</w:t>
            </w:r>
            <w:r w:rsidR="00A072B9">
              <w:rPr>
                <w:noProof/>
                <w:lang w:eastAsia="en-AU"/>
              </w:rPr>
              <w:tab/>
            </w:r>
            <w:r w:rsidR="00A072B9" w:rsidRPr="0048727A">
              <w:rPr>
                <w:rStyle w:val="Hyperlink"/>
                <w:noProof/>
              </w:rPr>
              <w:t>Thin Film Properties</w:t>
            </w:r>
            <w:r w:rsidR="00A072B9">
              <w:rPr>
                <w:noProof/>
                <w:webHidden/>
              </w:rPr>
              <w:tab/>
            </w:r>
            <w:r w:rsidR="00A072B9">
              <w:rPr>
                <w:noProof/>
                <w:webHidden/>
              </w:rPr>
              <w:fldChar w:fldCharType="begin"/>
            </w:r>
            <w:r w:rsidR="00A072B9">
              <w:rPr>
                <w:noProof/>
                <w:webHidden/>
              </w:rPr>
              <w:instrText xml:space="preserve"> PAGEREF _Toc395616869 \h </w:instrText>
            </w:r>
            <w:r w:rsidR="00A072B9">
              <w:rPr>
                <w:noProof/>
                <w:webHidden/>
              </w:rPr>
            </w:r>
            <w:r w:rsidR="00A072B9">
              <w:rPr>
                <w:noProof/>
                <w:webHidden/>
              </w:rPr>
              <w:fldChar w:fldCharType="separate"/>
            </w:r>
            <w:r w:rsidR="00E74E9A">
              <w:rPr>
                <w:noProof/>
                <w:webHidden/>
              </w:rPr>
              <w:t>10</w:t>
            </w:r>
            <w:r w:rsidR="00A072B9">
              <w:rPr>
                <w:noProof/>
                <w:webHidden/>
              </w:rPr>
              <w:fldChar w:fldCharType="end"/>
            </w:r>
          </w:hyperlink>
        </w:p>
        <w:p w14:paraId="47414B53" w14:textId="77777777" w:rsidR="00A072B9" w:rsidRDefault="004A1A3E">
          <w:pPr>
            <w:pStyle w:val="TOC3"/>
            <w:tabs>
              <w:tab w:val="left" w:pos="1320"/>
              <w:tab w:val="right" w:leader="dot" w:pos="9016"/>
            </w:tabs>
            <w:rPr>
              <w:noProof/>
              <w:lang w:eastAsia="en-AU"/>
            </w:rPr>
          </w:pPr>
          <w:hyperlink w:anchor="_Toc395616870" w:history="1">
            <w:r w:rsidR="00A072B9" w:rsidRPr="0048727A">
              <w:rPr>
                <w:rStyle w:val="Hyperlink"/>
                <w:noProof/>
              </w:rPr>
              <w:t>3.2.3</w:t>
            </w:r>
            <w:r w:rsidR="00A072B9">
              <w:rPr>
                <w:noProof/>
                <w:lang w:eastAsia="en-AU"/>
              </w:rPr>
              <w:tab/>
            </w:r>
            <w:r w:rsidR="00A072B9" w:rsidRPr="0048727A">
              <w:rPr>
                <w:rStyle w:val="Hyperlink"/>
                <w:noProof/>
              </w:rPr>
              <w:t>Thin Film Adhesion</w:t>
            </w:r>
            <w:r w:rsidR="00A072B9">
              <w:rPr>
                <w:noProof/>
                <w:webHidden/>
              </w:rPr>
              <w:tab/>
            </w:r>
            <w:r w:rsidR="00A072B9">
              <w:rPr>
                <w:noProof/>
                <w:webHidden/>
              </w:rPr>
              <w:fldChar w:fldCharType="begin"/>
            </w:r>
            <w:r w:rsidR="00A072B9">
              <w:rPr>
                <w:noProof/>
                <w:webHidden/>
              </w:rPr>
              <w:instrText xml:space="preserve"> PAGEREF _Toc395616870 \h </w:instrText>
            </w:r>
            <w:r w:rsidR="00A072B9">
              <w:rPr>
                <w:noProof/>
                <w:webHidden/>
              </w:rPr>
            </w:r>
            <w:r w:rsidR="00A072B9">
              <w:rPr>
                <w:noProof/>
                <w:webHidden/>
              </w:rPr>
              <w:fldChar w:fldCharType="separate"/>
            </w:r>
            <w:r w:rsidR="00E74E9A">
              <w:rPr>
                <w:noProof/>
                <w:webHidden/>
              </w:rPr>
              <w:t>10</w:t>
            </w:r>
            <w:r w:rsidR="00A072B9">
              <w:rPr>
                <w:noProof/>
                <w:webHidden/>
              </w:rPr>
              <w:fldChar w:fldCharType="end"/>
            </w:r>
          </w:hyperlink>
        </w:p>
        <w:p w14:paraId="2EF38373" w14:textId="77777777" w:rsidR="00A072B9" w:rsidRDefault="004A1A3E">
          <w:pPr>
            <w:pStyle w:val="TOC3"/>
            <w:tabs>
              <w:tab w:val="left" w:pos="1320"/>
              <w:tab w:val="right" w:leader="dot" w:pos="9016"/>
            </w:tabs>
            <w:rPr>
              <w:noProof/>
              <w:lang w:eastAsia="en-AU"/>
            </w:rPr>
          </w:pPr>
          <w:hyperlink w:anchor="_Toc395616871" w:history="1">
            <w:r w:rsidR="00A072B9" w:rsidRPr="0048727A">
              <w:rPr>
                <w:rStyle w:val="Hyperlink"/>
                <w:noProof/>
              </w:rPr>
              <w:t>3.2.4</w:t>
            </w:r>
            <w:r w:rsidR="00A072B9">
              <w:rPr>
                <w:noProof/>
                <w:lang w:eastAsia="en-AU"/>
              </w:rPr>
              <w:tab/>
            </w:r>
            <w:r w:rsidR="00A072B9" w:rsidRPr="0048727A">
              <w:rPr>
                <w:rStyle w:val="Hyperlink"/>
                <w:noProof/>
              </w:rPr>
              <w:t>Ultrastable Metallic Glass (SMG)</w:t>
            </w:r>
            <w:r w:rsidR="00A072B9">
              <w:rPr>
                <w:noProof/>
                <w:webHidden/>
              </w:rPr>
              <w:tab/>
            </w:r>
            <w:r w:rsidR="00A072B9">
              <w:rPr>
                <w:noProof/>
                <w:webHidden/>
              </w:rPr>
              <w:fldChar w:fldCharType="begin"/>
            </w:r>
            <w:r w:rsidR="00A072B9">
              <w:rPr>
                <w:noProof/>
                <w:webHidden/>
              </w:rPr>
              <w:instrText xml:space="preserve"> PAGEREF _Toc395616871 \h </w:instrText>
            </w:r>
            <w:r w:rsidR="00A072B9">
              <w:rPr>
                <w:noProof/>
                <w:webHidden/>
              </w:rPr>
            </w:r>
            <w:r w:rsidR="00A072B9">
              <w:rPr>
                <w:noProof/>
                <w:webHidden/>
              </w:rPr>
              <w:fldChar w:fldCharType="separate"/>
            </w:r>
            <w:r w:rsidR="00E74E9A">
              <w:rPr>
                <w:noProof/>
                <w:webHidden/>
              </w:rPr>
              <w:t>10</w:t>
            </w:r>
            <w:r w:rsidR="00A072B9">
              <w:rPr>
                <w:noProof/>
                <w:webHidden/>
              </w:rPr>
              <w:fldChar w:fldCharType="end"/>
            </w:r>
          </w:hyperlink>
        </w:p>
        <w:p w14:paraId="4F069384" w14:textId="77777777" w:rsidR="00A072B9" w:rsidRDefault="004A1A3E">
          <w:pPr>
            <w:pStyle w:val="TOC4"/>
            <w:tabs>
              <w:tab w:val="left" w:pos="1540"/>
              <w:tab w:val="right" w:leader="dot" w:pos="9016"/>
            </w:tabs>
            <w:rPr>
              <w:noProof/>
              <w:lang w:eastAsia="en-AU"/>
            </w:rPr>
          </w:pPr>
          <w:hyperlink w:anchor="_Toc395616872" w:history="1">
            <w:r w:rsidR="00A072B9" w:rsidRPr="0048727A">
              <w:rPr>
                <w:rStyle w:val="Hyperlink"/>
                <w:noProof/>
              </w:rPr>
              <w:t>3.2.4.1</w:t>
            </w:r>
            <w:r w:rsidR="00A072B9">
              <w:rPr>
                <w:noProof/>
                <w:lang w:eastAsia="en-AU"/>
              </w:rPr>
              <w:tab/>
            </w:r>
            <w:r w:rsidR="00A072B9" w:rsidRPr="0048727A">
              <w:rPr>
                <w:rStyle w:val="Hyperlink"/>
                <w:noProof/>
              </w:rPr>
              <w:t>SMG Production</w:t>
            </w:r>
            <w:r w:rsidR="00A072B9">
              <w:rPr>
                <w:noProof/>
                <w:webHidden/>
              </w:rPr>
              <w:tab/>
            </w:r>
            <w:r w:rsidR="00A072B9">
              <w:rPr>
                <w:noProof/>
                <w:webHidden/>
              </w:rPr>
              <w:fldChar w:fldCharType="begin"/>
            </w:r>
            <w:r w:rsidR="00A072B9">
              <w:rPr>
                <w:noProof/>
                <w:webHidden/>
              </w:rPr>
              <w:instrText xml:space="preserve"> PAGEREF _Toc395616872 \h </w:instrText>
            </w:r>
            <w:r w:rsidR="00A072B9">
              <w:rPr>
                <w:noProof/>
                <w:webHidden/>
              </w:rPr>
            </w:r>
            <w:r w:rsidR="00A072B9">
              <w:rPr>
                <w:noProof/>
                <w:webHidden/>
              </w:rPr>
              <w:fldChar w:fldCharType="separate"/>
            </w:r>
            <w:r w:rsidR="00E74E9A">
              <w:rPr>
                <w:noProof/>
                <w:webHidden/>
              </w:rPr>
              <w:t>10</w:t>
            </w:r>
            <w:r w:rsidR="00A072B9">
              <w:rPr>
                <w:noProof/>
                <w:webHidden/>
              </w:rPr>
              <w:fldChar w:fldCharType="end"/>
            </w:r>
          </w:hyperlink>
        </w:p>
        <w:p w14:paraId="4A560665" w14:textId="77777777" w:rsidR="00A072B9" w:rsidRDefault="004A1A3E">
          <w:pPr>
            <w:pStyle w:val="TOC5"/>
            <w:tabs>
              <w:tab w:val="left" w:pos="1880"/>
              <w:tab w:val="right" w:leader="dot" w:pos="9016"/>
            </w:tabs>
            <w:rPr>
              <w:noProof/>
              <w:lang w:eastAsia="en-AU"/>
            </w:rPr>
          </w:pPr>
          <w:hyperlink w:anchor="_Toc395616873" w:history="1">
            <w:r w:rsidR="00A072B9" w:rsidRPr="0048727A">
              <w:rPr>
                <w:rStyle w:val="Hyperlink"/>
                <w:noProof/>
              </w:rPr>
              <w:t>3.2.4.1.1</w:t>
            </w:r>
            <w:r w:rsidR="00A072B9">
              <w:rPr>
                <w:noProof/>
                <w:lang w:eastAsia="en-AU"/>
              </w:rPr>
              <w:tab/>
            </w:r>
            <w:r w:rsidR="00A072B9" w:rsidRPr="0048727A">
              <w:rPr>
                <w:rStyle w:val="Hyperlink"/>
                <w:noProof/>
              </w:rPr>
              <w:t>Potential Production Issues</w:t>
            </w:r>
            <w:r w:rsidR="00A072B9">
              <w:rPr>
                <w:noProof/>
                <w:webHidden/>
              </w:rPr>
              <w:tab/>
            </w:r>
            <w:r w:rsidR="00A072B9">
              <w:rPr>
                <w:noProof/>
                <w:webHidden/>
              </w:rPr>
              <w:fldChar w:fldCharType="begin"/>
            </w:r>
            <w:r w:rsidR="00A072B9">
              <w:rPr>
                <w:noProof/>
                <w:webHidden/>
              </w:rPr>
              <w:instrText xml:space="preserve"> PAGEREF _Toc395616873 \h </w:instrText>
            </w:r>
            <w:r w:rsidR="00A072B9">
              <w:rPr>
                <w:noProof/>
                <w:webHidden/>
              </w:rPr>
            </w:r>
            <w:r w:rsidR="00A072B9">
              <w:rPr>
                <w:noProof/>
                <w:webHidden/>
              </w:rPr>
              <w:fldChar w:fldCharType="separate"/>
            </w:r>
            <w:r w:rsidR="00E74E9A">
              <w:rPr>
                <w:noProof/>
                <w:webHidden/>
              </w:rPr>
              <w:t>11</w:t>
            </w:r>
            <w:r w:rsidR="00A072B9">
              <w:rPr>
                <w:noProof/>
                <w:webHidden/>
              </w:rPr>
              <w:fldChar w:fldCharType="end"/>
            </w:r>
          </w:hyperlink>
        </w:p>
        <w:p w14:paraId="6140298E" w14:textId="77777777" w:rsidR="00A072B9" w:rsidRDefault="004A1A3E">
          <w:pPr>
            <w:pStyle w:val="TOC4"/>
            <w:tabs>
              <w:tab w:val="left" w:pos="1540"/>
              <w:tab w:val="right" w:leader="dot" w:pos="9016"/>
            </w:tabs>
            <w:rPr>
              <w:noProof/>
              <w:lang w:eastAsia="en-AU"/>
            </w:rPr>
          </w:pPr>
          <w:hyperlink w:anchor="_Toc395616874" w:history="1">
            <w:r w:rsidR="00A072B9" w:rsidRPr="0048727A">
              <w:rPr>
                <w:rStyle w:val="Hyperlink"/>
                <w:noProof/>
              </w:rPr>
              <w:t>3.2.4.2</w:t>
            </w:r>
            <w:r w:rsidR="00A072B9">
              <w:rPr>
                <w:noProof/>
                <w:lang w:eastAsia="en-AU"/>
              </w:rPr>
              <w:tab/>
            </w:r>
            <w:r w:rsidR="00A072B9" w:rsidRPr="0048727A">
              <w:rPr>
                <w:rStyle w:val="Hyperlink"/>
                <w:noProof/>
              </w:rPr>
              <w:t>SMG Properties and Characteristics</w:t>
            </w:r>
            <w:r w:rsidR="00A072B9">
              <w:rPr>
                <w:noProof/>
                <w:webHidden/>
              </w:rPr>
              <w:tab/>
            </w:r>
            <w:r w:rsidR="00A072B9">
              <w:rPr>
                <w:noProof/>
                <w:webHidden/>
              </w:rPr>
              <w:fldChar w:fldCharType="begin"/>
            </w:r>
            <w:r w:rsidR="00A072B9">
              <w:rPr>
                <w:noProof/>
                <w:webHidden/>
              </w:rPr>
              <w:instrText xml:space="preserve"> PAGEREF _Toc395616874 \h </w:instrText>
            </w:r>
            <w:r w:rsidR="00A072B9">
              <w:rPr>
                <w:noProof/>
                <w:webHidden/>
              </w:rPr>
            </w:r>
            <w:r w:rsidR="00A072B9">
              <w:rPr>
                <w:noProof/>
                <w:webHidden/>
              </w:rPr>
              <w:fldChar w:fldCharType="separate"/>
            </w:r>
            <w:r w:rsidR="00E74E9A">
              <w:rPr>
                <w:noProof/>
                <w:webHidden/>
              </w:rPr>
              <w:t>11</w:t>
            </w:r>
            <w:r w:rsidR="00A072B9">
              <w:rPr>
                <w:noProof/>
                <w:webHidden/>
              </w:rPr>
              <w:fldChar w:fldCharType="end"/>
            </w:r>
          </w:hyperlink>
        </w:p>
        <w:p w14:paraId="758716C2" w14:textId="77777777" w:rsidR="00A072B9" w:rsidRDefault="004A1A3E">
          <w:pPr>
            <w:pStyle w:val="TOC5"/>
            <w:tabs>
              <w:tab w:val="left" w:pos="1880"/>
              <w:tab w:val="right" w:leader="dot" w:pos="9016"/>
            </w:tabs>
            <w:rPr>
              <w:noProof/>
              <w:lang w:eastAsia="en-AU"/>
            </w:rPr>
          </w:pPr>
          <w:hyperlink w:anchor="_Toc395616875" w:history="1">
            <w:r w:rsidR="00A072B9" w:rsidRPr="0048727A">
              <w:rPr>
                <w:rStyle w:val="Hyperlink"/>
                <w:noProof/>
              </w:rPr>
              <w:t>3.2.4.2.1</w:t>
            </w:r>
            <w:r w:rsidR="00A072B9">
              <w:rPr>
                <w:noProof/>
                <w:lang w:eastAsia="en-AU"/>
              </w:rPr>
              <w:tab/>
            </w:r>
            <w:r w:rsidR="00A072B9" w:rsidRPr="0048727A">
              <w:rPr>
                <w:rStyle w:val="Hyperlink"/>
                <w:noProof/>
              </w:rPr>
              <w:t>Differential Scanning Calorimetry (</w:t>
            </w:r>
            <w:r w:rsidR="00A072B9" w:rsidRPr="0048727A">
              <w:rPr>
                <w:rStyle w:val="Hyperlink"/>
                <w:rFonts w:eastAsia="Times New Roman"/>
                <w:noProof/>
                <w:lang w:eastAsia="en-AU"/>
              </w:rPr>
              <w:t>DSC)</w:t>
            </w:r>
            <w:r w:rsidR="00A072B9" w:rsidRPr="0048727A">
              <w:rPr>
                <w:rStyle w:val="Hyperlink"/>
                <w:noProof/>
              </w:rPr>
              <w:t>, Kinetic Stability and Enthalpy</w:t>
            </w:r>
            <w:r w:rsidR="00A072B9">
              <w:rPr>
                <w:noProof/>
                <w:webHidden/>
              </w:rPr>
              <w:tab/>
            </w:r>
            <w:r w:rsidR="00A072B9">
              <w:rPr>
                <w:noProof/>
                <w:webHidden/>
              </w:rPr>
              <w:fldChar w:fldCharType="begin"/>
            </w:r>
            <w:r w:rsidR="00A072B9">
              <w:rPr>
                <w:noProof/>
                <w:webHidden/>
              </w:rPr>
              <w:instrText xml:space="preserve"> PAGEREF _Toc395616875 \h </w:instrText>
            </w:r>
            <w:r w:rsidR="00A072B9">
              <w:rPr>
                <w:noProof/>
                <w:webHidden/>
              </w:rPr>
            </w:r>
            <w:r w:rsidR="00A072B9">
              <w:rPr>
                <w:noProof/>
                <w:webHidden/>
              </w:rPr>
              <w:fldChar w:fldCharType="separate"/>
            </w:r>
            <w:r w:rsidR="00E74E9A">
              <w:rPr>
                <w:noProof/>
                <w:webHidden/>
              </w:rPr>
              <w:t>11</w:t>
            </w:r>
            <w:r w:rsidR="00A072B9">
              <w:rPr>
                <w:noProof/>
                <w:webHidden/>
              </w:rPr>
              <w:fldChar w:fldCharType="end"/>
            </w:r>
          </w:hyperlink>
        </w:p>
        <w:p w14:paraId="5A80F913" w14:textId="77777777" w:rsidR="00A072B9" w:rsidRDefault="004A1A3E">
          <w:pPr>
            <w:pStyle w:val="TOC5"/>
            <w:tabs>
              <w:tab w:val="left" w:pos="1880"/>
              <w:tab w:val="right" w:leader="dot" w:pos="9016"/>
            </w:tabs>
            <w:rPr>
              <w:noProof/>
              <w:lang w:eastAsia="en-AU"/>
            </w:rPr>
          </w:pPr>
          <w:hyperlink w:anchor="_Toc395616876" w:history="1">
            <w:r w:rsidR="00A072B9" w:rsidRPr="0048727A">
              <w:rPr>
                <w:rStyle w:val="Hyperlink"/>
                <w:noProof/>
              </w:rPr>
              <w:t>3.2.4.2.2</w:t>
            </w:r>
            <w:r w:rsidR="00A072B9">
              <w:rPr>
                <w:noProof/>
                <w:lang w:eastAsia="en-AU"/>
              </w:rPr>
              <w:tab/>
            </w:r>
            <w:r w:rsidR="00A072B9" w:rsidRPr="0048727A">
              <w:rPr>
                <w:rStyle w:val="Hyperlink"/>
                <w:noProof/>
              </w:rPr>
              <w:t xml:space="preserve">The Theoretical Entropy Limit of Glasses and the Kauzmann Temperature </w:t>
            </w:r>
            <m:oMath>
              <m:r>
                <w:rPr>
                  <w:rStyle w:val="Hyperlink"/>
                  <w:rFonts w:ascii="Cambria Math" w:hAnsi="Cambria Math"/>
                  <w:noProof/>
                </w:rPr>
                <m:t>Tk</m:t>
              </m:r>
            </m:oMath>
            <w:r w:rsidR="00A072B9">
              <w:rPr>
                <w:noProof/>
                <w:webHidden/>
              </w:rPr>
              <w:tab/>
            </w:r>
            <w:r w:rsidR="00A072B9">
              <w:rPr>
                <w:noProof/>
                <w:webHidden/>
              </w:rPr>
              <w:fldChar w:fldCharType="begin"/>
            </w:r>
            <w:r w:rsidR="00A072B9">
              <w:rPr>
                <w:noProof/>
                <w:webHidden/>
              </w:rPr>
              <w:instrText xml:space="preserve"> PAGEREF _Toc395616876 \h </w:instrText>
            </w:r>
            <w:r w:rsidR="00A072B9">
              <w:rPr>
                <w:noProof/>
                <w:webHidden/>
              </w:rPr>
            </w:r>
            <w:r w:rsidR="00A072B9">
              <w:rPr>
                <w:noProof/>
                <w:webHidden/>
              </w:rPr>
              <w:fldChar w:fldCharType="separate"/>
            </w:r>
            <w:r w:rsidR="00E74E9A">
              <w:rPr>
                <w:noProof/>
                <w:webHidden/>
              </w:rPr>
              <w:t>12</w:t>
            </w:r>
            <w:r w:rsidR="00A072B9">
              <w:rPr>
                <w:noProof/>
                <w:webHidden/>
              </w:rPr>
              <w:fldChar w:fldCharType="end"/>
            </w:r>
          </w:hyperlink>
        </w:p>
        <w:p w14:paraId="20E03D9F" w14:textId="77777777" w:rsidR="00A072B9" w:rsidRDefault="004A1A3E">
          <w:pPr>
            <w:pStyle w:val="TOC5"/>
            <w:tabs>
              <w:tab w:val="left" w:pos="1880"/>
              <w:tab w:val="right" w:leader="dot" w:pos="9016"/>
            </w:tabs>
            <w:rPr>
              <w:noProof/>
              <w:lang w:eastAsia="en-AU"/>
            </w:rPr>
          </w:pPr>
          <w:hyperlink w:anchor="_Toc395616877" w:history="1">
            <w:r w:rsidR="00A072B9" w:rsidRPr="0048727A">
              <w:rPr>
                <w:rStyle w:val="Hyperlink"/>
                <w:noProof/>
              </w:rPr>
              <w:t>3.2.4.2.3</w:t>
            </w:r>
            <w:r w:rsidR="00A072B9">
              <w:rPr>
                <w:noProof/>
                <w:lang w:eastAsia="en-AU"/>
              </w:rPr>
              <w:tab/>
            </w:r>
            <w:r w:rsidR="00A072B9" w:rsidRPr="0048727A">
              <w:rPr>
                <w:rStyle w:val="Hyperlink"/>
                <w:noProof/>
              </w:rPr>
              <w:t xml:space="preserve">Glass Fragility </w:t>
            </w:r>
            <m:oMath>
              <m:r>
                <w:rPr>
                  <w:rStyle w:val="Hyperlink"/>
                  <w:rFonts w:ascii="Cambria Math" w:hAnsi="Cambria Math"/>
                  <w:noProof/>
                </w:rPr>
                <m:t>m</m:t>
              </m:r>
            </m:oMath>
            <w:r w:rsidR="00A072B9">
              <w:rPr>
                <w:noProof/>
                <w:webHidden/>
              </w:rPr>
              <w:tab/>
            </w:r>
            <w:r w:rsidR="00A072B9">
              <w:rPr>
                <w:noProof/>
                <w:webHidden/>
              </w:rPr>
              <w:fldChar w:fldCharType="begin"/>
            </w:r>
            <w:r w:rsidR="00A072B9">
              <w:rPr>
                <w:noProof/>
                <w:webHidden/>
              </w:rPr>
              <w:instrText xml:space="preserve"> PAGEREF _Toc395616877 \h </w:instrText>
            </w:r>
            <w:r w:rsidR="00A072B9">
              <w:rPr>
                <w:noProof/>
                <w:webHidden/>
              </w:rPr>
            </w:r>
            <w:r w:rsidR="00A072B9">
              <w:rPr>
                <w:noProof/>
                <w:webHidden/>
              </w:rPr>
              <w:fldChar w:fldCharType="separate"/>
            </w:r>
            <w:r w:rsidR="00E74E9A">
              <w:rPr>
                <w:noProof/>
                <w:webHidden/>
              </w:rPr>
              <w:t>13</w:t>
            </w:r>
            <w:r w:rsidR="00A072B9">
              <w:rPr>
                <w:noProof/>
                <w:webHidden/>
              </w:rPr>
              <w:fldChar w:fldCharType="end"/>
            </w:r>
          </w:hyperlink>
        </w:p>
        <w:p w14:paraId="55A8CFEE" w14:textId="77777777" w:rsidR="00A072B9" w:rsidRDefault="004A1A3E">
          <w:pPr>
            <w:pStyle w:val="TOC5"/>
            <w:tabs>
              <w:tab w:val="left" w:pos="1880"/>
              <w:tab w:val="right" w:leader="dot" w:pos="9016"/>
            </w:tabs>
            <w:rPr>
              <w:noProof/>
              <w:lang w:eastAsia="en-AU"/>
            </w:rPr>
          </w:pPr>
          <w:hyperlink w:anchor="_Toc395616878" w:history="1">
            <w:r w:rsidR="00A072B9" w:rsidRPr="0048727A">
              <w:rPr>
                <w:rStyle w:val="Hyperlink"/>
                <w:noProof/>
              </w:rPr>
              <w:t>3.2.4.2.4</w:t>
            </w:r>
            <w:r w:rsidR="00A072B9">
              <w:rPr>
                <w:noProof/>
                <w:lang w:eastAsia="en-AU"/>
              </w:rPr>
              <w:tab/>
            </w:r>
            <w:r w:rsidR="00A072B9" w:rsidRPr="0048727A">
              <w:rPr>
                <w:rStyle w:val="Hyperlink"/>
                <w:noProof/>
              </w:rPr>
              <w:t xml:space="preserve">Indentation Modulus </w:t>
            </w:r>
            <m:oMath>
              <m:r>
                <w:rPr>
                  <w:rStyle w:val="Hyperlink"/>
                  <w:rFonts w:ascii="Cambria Math" w:hAnsi="Cambria Math"/>
                  <w:noProof/>
                </w:rPr>
                <m:t>M</m:t>
              </m:r>
            </m:oMath>
            <w:r w:rsidR="00A072B9">
              <w:rPr>
                <w:noProof/>
                <w:webHidden/>
              </w:rPr>
              <w:tab/>
            </w:r>
            <w:r w:rsidR="00A072B9">
              <w:rPr>
                <w:noProof/>
                <w:webHidden/>
              </w:rPr>
              <w:fldChar w:fldCharType="begin"/>
            </w:r>
            <w:r w:rsidR="00A072B9">
              <w:rPr>
                <w:noProof/>
                <w:webHidden/>
              </w:rPr>
              <w:instrText xml:space="preserve"> PAGEREF _Toc395616878 \h </w:instrText>
            </w:r>
            <w:r w:rsidR="00A072B9">
              <w:rPr>
                <w:noProof/>
                <w:webHidden/>
              </w:rPr>
            </w:r>
            <w:r w:rsidR="00A072B9">
              <w:rPr>
                <w:noProof/>
                <w:webHidden/>
              </w:rPr>
              <w:fldChar w:fldCharType="separate"/>
            </w:r>
            <w:r w:rsidR="00E74E9A">
              <w:rPr>
                <w:noProof/>
                <w:webHidden/>
              </w:rPr>
              <w:t>15</w:t>
            </w:r>
            <w:r w:rsidR="00A072B9">
              <w:rPr>
                <w:noProof/>
                <w:webHidden/>
              </w:rPr>
              <w:fldChar w:fldCharType="end"/>
            </w:r>
          </w:hyperlink>
        </w:p>
        <w:p w14:paraId="483DCF21" w14:textId="77777777" w:rsidR="00A072B9" w:rsidRDefault="004A1A3E">
          <w:pPr>
            <w:pStyle w:val="TOC5"/>
            <w:tabs>
              <w:tab w:val="left" w:pos="1880"/>
              <w:tab w:val="right" w:leader="dot" w:pos="9016"/>
            </w:tabs>
            <w:rPr>
              <w:noProof/>
              <w:lang w:eastAsia="en-AU"/>
            </w:rPr>
          </w:pPr>
          <w:hyperlink w:anchor="_Toc395616879" w:history="1">
            <w:r w:rsidR="00A072B9" w:rsidRPr="0048727A">
              <w:rPr>
                <w:rStyle w:val="Hyperlink"/>
                <w:noProof/>
              </w:rPr>
              <w:t>3.2.4.2.5</w:t>
            </w:r>
            <w:r w:rsidR="00A072B9">
              <w:rPr>
                <w:noProof/>
                <w:lang w:eastAsia="en-AU"/>
              </w:rPr>
              <w:tab/>
            </w:r>
            <w:r w:rsidR="00A072B9" w:rsidRPr="0048727A">
              <w:rPr>
                <w:rStyle w:val="Hyperlink"/>
                <w:noProof/>
              </w:rPr>
              <w:t>SMG Characterisation Issues</w:t>
            </w:r>
            <w:r w:rsidR="00A072B9">
              <w:rPr>
                <w:noProof/>
                <w:webHidden/>
              </w:rPr>
              <w:tab/>
            </w:r>
            <w:r w:rsidR="00A072B9">
              <w:rPr>
                <w:noProof/>
                <w:webHidden/>
              </w:rPr>
              <w:fldChar w:fldCharType="begin"/>
            </w:r>
            <w:r w:rsidR="00A072B9">
              <w:rPr>
                <w:noProof/>
                <w:webHidden/>
              </w:rPr>
              <w:instrText xml:space="preserve"> PAGEREF _Toc395616879 \h </w:instrText>
            </w:r>
            <w:r w:rsidR="00A072B9">
              <w:rPr>
                <w:noProof/>
                <w:webHidden/>
              </w:rPr>
            </w:r>
            <w:r w:rsidR="00A072B9">
              <w:rPr>
                <w:noProof/>
                <w:webHidden/>
              </w:rPr>
              <w:fldChar w:fldCharType="separate"/>
            </w:r>
            <w:r w:rsidR="00E74E9A">
              <w:rPr>
                <w:noProof/>
                <w:webHidden/>
              </w:rPr>
              <w:t>15</w:t>
            </w:r>
            <w:r w:rsidR="00A072B9">
              <w:rPr>
                <w:noProof/>
                <w:webHidden/>
              </w:rPr>
              <w:fldChar w:fldCharType="end"/>
            </w:r>
          </w:hyperlink>
        </w:p>
        <w:p w14:paraId="063FED86" w14:textId="77777777" w:rsidR="00A072B9" w:rsidRDefault="004A1A3E">
          <w:pPr>
            <w:pStyle w:val="TOC2"/>
            <w:tabs>
              <w:tab w:val="left" w:pos="880"/>
              <w:tab w:val="right" w:leader="dot" w:pos="9016"/>
            </w:tabs>
            <w:rPr>
              <w:noProof/>
              <w:lang w:eastAsia="en-AU"/>
            </w:rPr>
          </w:pPr>
          <w:hyperlink w:anchor="_Toc395616880" w:history="1">
            <w:r w:rsidR="00A072B9" w:rsidRPr="0048727A">
              <w:rPr>
                <w:rStyle w:val="Hyperlink"/>
                <w:noProof/>
              </w:rPr>
              <w:t>3.3</w:t>
            </w:r>
            <w:r w:rsidR="00A072B9">
              <w:rPr>
                <w:noProof/>
                <w:lang w:eastAsia="en-AU"/>
              </w:rPr>
              <w:tab/>
            </w:r>
            <w:r w:rsidR="00A072B9" w:rsidRPr="0048727A">
              <w:rPr>
                <w:rStyle w:val="Hyperlink"/>
                <w:noProof/>
              </w:rPr>
              <w:t>Biomedical</w:t>
            </w:r>
            <w:r w:rsidR="00A072B9">
              <w:rPr>
                <w:noProof/>
                <w:webHidden/>
              </w:rPr>
              <w:tab/>
            </w:r>
            <w:r w:rsidR="00A072B9">
              <w:rPr>
                <w:noProof/>
                <w:webHidden/>
              </w:rPr>
              <w:fldChar w:fldCharType="begin"/>
            </w:r>
            <w:r w:rsidR="00A072B9">
              <w:rPr>
                <w:noProof/>
                <w:webHidden/>
              </w:rPr>
              <w:instrText xml:space="preserve"> PAGEREF _Toc395616880 \h </w:instrText>
            </w:r>
            <w:r w:rsidR="00A072B9">
              <w:rPr>
                <w:noProof/>
                <w:webHidden/>
              </w:rPr>
            </w:r>
            <w:r w:rsidR="00A072B9">
              <w:rPr>
                <w:noProof/>
                <w:webHidden/>
              </w:rPr>
              <w:fldChar w:fldCharType="separate"/>
            </w:r>
            <w:r w:rsidR="00E74E9A">
              <w:rPr>
                <w:noProof/>
                <w:webHidden/>
              </w:rPr>
              <w:t>16</w:t>
            </w:r>
            <w:r w:rsidR="00A072B9">
              <w:rPr>
                <w:noProof/>
                <w:webHidden/>
              </w:rPr>
              <w:fldChar w:fldCharType="end"/>
            </w:r>
          </w:hyperlink>
        </w:p>
        <w:p w14:paraId="5D87DA8F" w14:textId="77777777" w:rsidR="00A072B9" w:rsidRDefault="004A1A3E">
          <w:pPr>
            <w:pStyle w:val="TOC3"/>
            <w:tabs>
              <w:tab w:val="left" w:pos="1320"/>
              <w:tab w:val="right" w:leader="dot" w:pos="9016"/>
            </w:tabs>
            <w:rPr>
              <w:noProof/>
              <w:lang w:eastAsia="en-AU"/>
            </w:rPr>
          </w:pPr>
          <w:hyperlink w:anchor="_Toc395616881" w:history="1">
            <w:r w:rsidR="00A072B9" w:rsidRPr="0048727A">
              <w:rPr>
                <w:rStyle w:val="Hyperlink"/>
                <w:noProof/>
              </w:rPr>
              <w:t>3.3.1</w:t>
            </w:r>
            <w:r w:rsidR="00A072B9">
              <w:rPr>
                <w:noProof/>
                <w:lang w:eastAsia="en-AU"/>
              </w:rPr>
              <w:tab/>
            </w:r>
            <w:r w:rsidR="00A072B9" w:rsidRPr="0048727A">
              <w:rPr>
                <w:rStyle w:val="Hyperlink"/>
                <w:noProof/>
              </w:rPr>
              <w:t>Bioreabsorption / Corrosion</w:t>
            </w:r>
            <w:r w:rsidR="00A072B9">
              <w:rPr>
                <w:noProof/>
                <w:webHidden/>
              </w:rPr>
              <w:tab/>
            </w:r>
            <w:r w:rsidR="00A072B9">
              <w:rPr>
                <w:noProof/>
                <w:webHidden/>
              </w:rPr>
              <w:fldChar w:fldCharType="begin"/>
            </w:r>
            <w:r w:rsidR="00A072B9">
              <w:rPr>
                <w:noProof/>
                <w:webHidden/>
              </w:rPr>
              <w:instrText xml:space="preserve"> PAGEREF _Toc395616881 \h </w:instrText>
            </w:r>
            <w:r w:rsidR="00A072B9">
              <w:rPr>
                <w:noProof/>
                <w:webHidden/>
              </w:rPr>
            </w:r>
            <w:r w:rsidR="00A072B9">
              <w:rPr>
                <w:noProof/>
                <w:webHidden/>
              </w:rPr>
              <w:fldChar w:fldCharType="separate"/>
            </w:r>
            <w:r w:rsidR="00E74E9A">
              <w:rPr>
                <w:noProof/>
                <w:webHidden/>
              </w:rPr>
              <w:t>16</w:t>
            </w:r>
            <w:r w:rsidR="00A072B9">
              <w:rPr>
                <w:noProof/>
                <w:webHidden/>
              </w:rPr>
              <w:fldChar w:fldCharType="end"/>
            </w:r>
          </w:hyperlink>
        </w:p>
        <w:p w14:paraId="3FD89896" w14:textId="77777777" w:rsidR="00A072B9" w:rsidRDefault="004A1A3E">
          <w:pPr>
            <w:pStyle w:val="TOC3"/>
            <w:tabs>
              <w:tab w:val="left" w:pos="1320"/>
              <w:tab w:val="right" w:leader="dot" w:pos="9016"/>
            </w:tabs>
            <w:rPr>
              <w:noProof/>
              <w:lang w:eastAsia="en-AU"/>
            </w:rPr>
          </w:pPr>
          <w:hyperlink w:anchor="_Toc395616882" w:history="1">
            <w:r w:rsidR="00A072B9" w:rsidRPr="0048727A">
              <w:rPr>
                <w:rStyle w:val="Hyperlink"/>
                <w:noProof/>
              </w:rPr>
              <w:t>3.3.2</w:t>
            </w:r>
            <w:r w:rsidR="00A072B9">
              <w:rPr>
                <w:noProof/>
                <w:lang w:eastAsia="en-AU"/>
              </w:rPr>
              <w:tab/>
            </w:r>
            <w:r w:rsidR="00A072B9" w:rsidRPr="0048727A">
              <w:rPr>
                <w:rStyle w:val="Hyperlink"/>
                <w:noProof/>
              </w:rPr>
              <w:t>Anti-biotic Scaffolds</w:t>
            </w:r>
            <w:r w:rsidR="00A072B9">
              <w:rPr>
                <w:noProof/>
                <w:webHidden/>
              </w:rPr>
              <w:tab/>
            </w:r>
            <w:r w:rsidR="00A072B9">
              <w:rPr>
                <w:noProof/>
                <w:webHidden/>
              </w:rPr>
              <w:fldChar w:fldCharType="begin"/>
            </w:r>
            <w:r w:rsidR="00A072B9">
              <w:rPr>
                <w:noProof/>
                <w:webHidden/>
              </w:rPr>
              <w:instrText xml:space="preserve"> PAGEREF _Toc395616882 \h </w:instrText>
            </w:r>
            <w:r w:rsidR="00A072B9">
              <w:rPr>
                <w:noProof/>
                <w:webHidden/>
              </w:rPr>
            </w:r>
            <w:r w:rsidR="00A072B9">
              <w:rPr>
                <w:noProof/>
                <w:webHidden/>
              </w:rPr>
              <w:fldChar w:fldCharType="separate"/>
            </w:r>
            <w:r w:rsidR="00E74E9A">
              <w:rPr>
                <w:noProof/>
                <w:webHidden/>
              </w:rPr>
              <w:t>16</w:t>
            </w:r>
            <w:r w:rsidR="00A072B9">
              <w:rPr>
                <w:noProof/>
                <w:webHidden/>
              </w:rPr>
              <w:fldChar w:fldCharType="end"/>
            </w:r>
          </w:hyperlink>
        </w:p>
        <w:p w14:paraId="736276E6" w14:textId="77777777" w:rsidR="00A072B9" w:rsidRDefault="004A1A3E">
          <w:pPr>
            <w:pStyle w:val="TOC1"/>
            <w:tabs>
              <w:tab w:val="left" w:pos="440"/>
              <w:tab w:val="right" w:leader="dot" w:pos="9016"/>
            </w:tabs>
            <w:rPr>
              <w:noProof/>
              <w:lang w:eastAsia="en-AU"/>
            </w:rPr>
          </w:pPr>
          <w:hyperlink w:anchor="_Toc395616883" w:history="1">
            <w:r w:rsidR="00A072B9" w:rsidRPr="0048727A">
              <w:rPr>
                <w:rStyle w:val="Hyperlink"/>
                <w:noProof/>
              </w:rPr>
              <w:t>4</w:t>
            </w:r>
            <w:r w:rsidR="00A072B9">
              <w:rPr>
                <w:noProof/>
                <w:lang w:eastAsia="en-AU"/>
              </w:rPr>
              <w:tab/>
            </w:r>
            <w:r w:rsidR="00A072B9" w:rsidRPr="0048727A">
              <w:rPr>
                <w:rStyle w:val="Hyperlink"/>
                <w:noProof/>
              </w:rPr>
              <w:t>References</w:t>
            </w:r>
            <w:r w:rsidR="00A072B9">
              <w:rPr>
                <w:noProof/>
                <w:webHidden/>
              </w:rPr>
              <w:tab/>
            </w:r>
            <w:r w:rsidR="00A072B9">
              <w:rPr>
                <w:noProof/>
                <w:webHidden/>
              </w:rPr>
              <w:fldChar w:fldCharType="begin"/>
            </w:r>
            <w:r w:rsidR="00A072B9">
              <w:rPr>
                <w:noProof/>
                <w:webHidden/>
              </w:rPr>
              <w:instrText xml:space="preserve"> PAGEREF _Toc395616883 \h </w:instrText>
            </w:r>
            <w:r w:rsidR="00A072B9">
              <w:rPr>
                <w:noProof/>
                <w:webHidden/>
              </w:rPr>
            </w:r>
            <w:r w:rsidR="00A072B9">
              <w:rPr>
                <w:noProof/>
                <w:webHidden/>
              </w:rPr>
              <w:fldChar w:fldCharType="separate"/>
            </w:r>
            <w:r w:rsidR="00E74E9A">
              <w:rPr>
                <w:noProof/>
                <w:webHidden/>
              </w:rPr>
              <w:t>17</w:t>
            </w:r>
            <w:r w:rsidR="00A072B9">
              <w:rPr>
                <w:noProof/>
                <w:webHidden/>
              </w:rPr>
              <w:fldChar w:fldCharType="end"/>
            </w:r>
          </w:hyperlink>
        </w:p>
        <w:p w14:paraId="23784F8A" w14:textId="77777777" w:rsidR="00A072B9" w:rsidRDefault="004A1A3E">
          <w:pPr>
            <w:pStyle w:val="TOC1"/>
            <w:tabs>
              <w:tab w:val="left" w:pos="440"/>
              <w:tab w:val="right" w:leader="dot" w:pos="9016"/>
            </w:tabs>
            <w:rPr>
              <w:noProof/>
              <w:lang w:eastAsia="en-AU"/>
            </w:rPr>
          </w:pPr>
          <w:hyperlink w:anchor="_Toc395616884" w:history="1">
            <w:r w:rsidR="00A072B9" w:rsidRPr="0048727A">
              <w:rPr>
                <w:rStyle w:val="Hyperlink"/>
                <w:noProof/>
              </w:rPr>
              <w:t>5</w:t>
            </w:r>
            <w:r w:rsidR="00A072B9">
              <w:rPr>
                <w:noProof/>
                <w:lang w:eastAsia="en-AU"/>
              </w:rPr>
              <w:tab/>
            </w:r>
            <w:r w:rsidR="00A072B9" w:rsidRPr="0048727A">
              <w:rPr>
                <w:rStyle w:val="Hyperlink"/>
                <w:noProof/>
              </w:rPr>
              <w:t>Appendices</w:t>
            </w:r>
            <w:r w:rsidR="00A072B9">
              <w:rPr>
                <w:noProof/>
                <w:webHidden/>
              </w:rPr>
              <w:tab/>
            </w:r>
            <w:r w:rsidR="00A072B9">
              <w:rPr>
                <w:noProof/>
                <w:webHidden/>
              </w:rPr>
              <w:fldChar w:fldCharType="begin"/>
            </w:r>
            <w:r w:rsidR="00A072B9">
              <w:rPr>
                <w:noProof/>
                <w:webHidden/>
              </w:rPr>
              <w:instrText xml:space="preserve"> PAGEREF _Toc395616884 \h </w:instrText>
            </w:r>
            <w:r w:rsidR="00A072B9">
              <w:rPr>
                <w:noProof/>
                <w:webHidden/>
              </w:rPr>
            </w:r>
            <w:r w:rsidR="00A072B9">
              <w:rPr>
                <w:noProof/>
                <w:webHidden/>
              </w:rPr>
              <w:fldChar w:fldCharType="separate"/>
            </w:r>
            <w:r w:rsidR="00E74E9A">
              <w:rPr>
                <w:noProof/>
                <w:webHidden/>
              </w:rPr>
              <w:t>19</w:t>
            </w:r>
            <w:r w:rsidR="00A072B9">
              <w:rPr>
                <w:noProof/>
                <w:webHidden/>
              </w:rPr>
              <w:fldChar w:fldCharType="end"/>
            </w:r>
          </w:hyperlink>
        </w:p>
        <w:p w14:paraId="59902FE2" w14:textId="77777777" w:rsidR="00A072B9" w:rsidRDefault="004A1A3E">
          <w:pPr>
            <w:pStyle w:val="TOC2"/>
            <w:tabs>
              <w:tab w:val="left" w:pos="880"/>
              <w:tab w:val="right" w:leader="dot" w:pos="9016"/>
            </w:tabs>
            <w:rPr>
              <w:noProof/>
              <w:lang w:eastAsia="en-AU"/>
            </w:rPr>
          </w:pPr>
          <w:hyperlink w:anchor="_Toc395616885" w:history="1">
            <w:r w:rsidR="00A072B9" w:rsidRPr="0048727A">
              <w:rPr>
                <w:rStyle w:val="Hyperlink"/>
                <w:noProof/>
              </w:rPr>
              <w:t>5.1</w:t>
            </w:r>
            <w:r w:rsidR="00A072B9">
              <w:rPr>
                <w:noProof/>
                <w:lang w:eastAsia="en-AU"/>
              </w:rPr>
              <w:tab/>
            </w:r>
            <w:r w:rsidR="00A072B9" w:rsidRPr="0048727A">
              <w:rPr>
                <w:rStyle w:val="Hyperlink"/>
                <w:noProof/>
              </w:rPr>
              <w:t>Glossary</w:t>
            </w:r>
            <w:r w:rsidR="00A072B9">
              <w:rPr>
                <w:noProof/>
                <w:webHidden/>
              </w:rPr>
              <w:tab/>
            </w:r>
            <w:r w:rsidR="00A072B9">
              <w:rPr>
                <w:noProof/>
                <w:webHidden/>
              </w:rPr>
              <w:fldChar w:fldCharType="begin"/>
            </w:r>
            <w:r w:rsidR="00A072B9">
              <w:rPr>
                <w:noProof/>
                <w:webHidden/>
              </w:rPr>
              <w:instrText xml:space="preserve"> PAGEREF _Toc395616885 \h </w:instrText>
            </w:r>
            <w:r w:rsidR="00A072B9">
              <w:rPr>
                <w:noProof/>
                <w:webHidden/>
              </w:rPr>
            </w:r>
            <w:r w:rsidR="00A072B9">
              <w:rPr>
                <w:noProof/>
                <w:webHidden/>
              </w:rPr>
              <w:fldChar w:fldCharType="separate"/>
            </w:r>
            <w:r w:rsidR="00E74E9A">
              <w:rPr>
                <w:noProof/>
                <w:webHidden/>
              </w:rPr>
              <w:t>19</w:t>
            </w:r>
            <w:r w:rsidR="00A072B9">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jc w:val="both"/>
      </w:pPr>
      <w:bookmarkStart w:id="3" w:name="_Toc395616841"/>
      <w:r>
        <w:lastRenderedPageBreak/>
        <w:t>List</w:t>
      </w:r>
      <w:r w:rsidR="00723FC1">
        <w:t xml:space="preserve"> of Figures</w:t>
      </w:r>
      <w:bookmarkEnd w:id="3"/>
    </w:p>
    <w:p w14:paraId="28983E95" w14:textId="77777777" w:rsidR="00A072B9" w:rsidRDefault="00723FC1" w:rsidP="00A072B9">
      <w:pPr>
        <w:pStyle w:val="TableofFigures"/>
        <w:tabs>
          <w:tab w:val="right" w:leader="dot" w:pos="9016"/>
        </w:tabs>
        <w:spacing w:after="100"/>
        <w:rPr>
          <w:noProof/>
          <w:lang w:eastAsia="en-AU"/>
        </w:rPr>
      </w:pPr>
      <w:r>
        <w:fldChar w:fldCharType="begin"/>
      </w:r>
      <w:r>
        <w:instrText xml:space="preserve"> TOC \h \z \c "Figure" </w:instrText>
      </w:r>
      <w:r>
        <w:fldChar w:fldCharType="separate"/>
      </w:r>
      <w:hyperlink w:anchor="_Toc395616886" w:history="1">
        <w:r w:rsidR="00A072B9" w:rsidRPr="002D2571">
          <w:rPr>
            <w:rStyle w:val="Hyperlink"/>
            <w:noProof/>
          </w:rPr>
          <w:t>Figure 1: Schematic of specific enthalpy (</w:t>
        </w:r>
        <m:oMath>
          <m:r>
            <w:rPr>
              <w:rStyle w:val="Hyperlink"/>
              <w:rFonts w:ascii="Cambria Math" w:hAnsi="Cambria Math"/>
              <w:noProof/>
            </w:rPr>
            <m:t>h</m:t>
          </m:r>
        </m:oMath>
        <w:r w:rsidR="00A072B9" w:rsidRPr="002D2571">
          <w:rPr>
            <w:rStyle w:val="Hyperlink"/>
            <w:noProof/>
          </w:rPr>
          <w:t>) or specific volume (</w:t>
        </w:r>
        <m:oMath>
          <m:r>
            <w:rPr>
              <w:rStyle w:val="Hyperlink"/>
              <w:rFonts w:ascii="Cambria Math" w:hAnsi="Cambria Math"/>
              <w:noProof/>
            </w:rPr>
            <m:t>v</m:t>
          </m:r>
        </m:oMath>
        <w:r w:rsidR="00A072B9" w:rsidRPr="002D2571">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A072B9" w:rsidRPr="002D2571">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A072B9" w:rsidRPr="002D2571">
          <w:rPr>
            <w:rStyle w:val="Hyperlink"/>
            <w:noProof/>
          </w:rPr>
          <w:t xml:space="preserve">&amp;  </w:t>
        </w:r>
        <m:oMath>
          <m:r>
            <w:rPr>
              <w:rStyle w:val="Hyperlink"/>
              <w:rFonts w:ascii="Cambria Math" w:hAnsi="Cambria Math"/>
              <w:noProof/>
            </w:rPr>
            <m:t>v</m:t>
          </m:r>
        </m:oMath>
        <w:r w:rsidR="00A072B9" w:rsidRPr="002D2571">
          <w:rPr>
            <w:rStyle w:val="Hyperlink"/>
            <w:noProof/>
          </w:rPr>
          <w:t xml:space="preserve"> than ‘glass 2.’ This higher temperature stability is the result of ‘glass 1’ be cooled more quickly than ‘glass 2.’ Modified from [4].</w:t>
        </w:r>
        <w:r w:rsidR="00A072B9">
          <w:rPr>
            <w:noProof/>
            <w:webHidden/>
          </w:rPr>
          <w:tab/>
        </w:r>
        <w:r w:rsidR="00A072B9">
          <w:rPr>
            <w:noProof/>
            <w:webHidden/>
          </w:rPr>
          <w:fldChar w:fldCharType="begin"/>
        </w:r>
        <w:r w:rsidR="00A072B9">
          <w:rPr>
            <w:noProof/>
            <w:webHidden/>
          </w:rPr>
          <w:instrText xml:space="preserve"> PAGEREF _Toc395616886 \h </w:instrText>
        </w:r>
        <w:r w:rsidR="00A072B9">
          <w:rPr>
            <w:noProof/>
            <w:webHidden/>
          </w:rPr>
        </w:r>
        <w:r w:rsidR="00A072B9">
          <w:rPr>
            <w:noProof/>
            <w:webHidden/>
          </w:rPr>
          <w:fldChar w:fldCharType="separate"/>
        </w:r>
        <w:r w:rsidR="00E74E9A">
          <w:rPr>
            <w:noProof/>
            <w:webHidden/>
          </w:rPr>
          <w:t>4</w:t>
        </w:r>
        <w:r w:rsidR="00A072B9">
          <w:rPr>
            <w:noProof/>
            <w:webHidden/>
          </w:rPr>
          <w:fldChar w:fldCharType="end"/>
        </w:r>
      </w:hyperlink>
    </w:p>
    <w:p w14:paraId="73A5A401" w14:textId="77777777" w:rsidR="00A072B9" w:rsidRDefault="004A1A3E" w:rsidP="00A072B9">
      <w:pPr>
        <w:pStyle w:val="TableofFigures"/>
        <w:tabs>
          <w:tab w:val="right" w:leader="dot" w:pos="9016"/>
        </w:tabs>
        <w:spacing w:after="100"/>
        <w:rPr>
          <w:noProof/>
          <w:lang w:eastAsia="en-AU"/>
        </w:rPr>
      </w:pPr>
      <w:hyperlink w:anchor="_Toc395616887" w:history="1">
        <w:r w:rsidR="00A072B9" w:rsidRPr="002D2571">
          <w:rPr>
            <w:rStyle w:val="Hyperlink"/>
            <w:noProof/>
          </w:rPr>
          <w:t>Figure 2: Schematic of critical cooling rate (</w:t>
        </w:r>
        <m:oMath>
          <m:r>
            <w:rPr>
              <w:rStyle w:val="Hyperlink"/>
              <w:rFonts w:ascii="Cambria Math" w:hAnsi="Cambria Math"/>
              <w:noProof/>
            </w:rPr>
            <m:t>Rc</m:t>
          </m:r>
        </m:oMath>
        <w:r w:rsidR="00A072B9" w:rsidRPr="002D2571">
          <w:rPr>
            <w:rStyle w:val="Hyperlink"/>
            <w:noProof/>
          </w:rPr>
          <w:t>) and maximum sample thickness (</w:t>
        </w:r>
        <m:oMath>
          <m:r>
            <w:rPr>
              <w:rStyle w:val="Hyperlink"/>
              <w:rFonts w:ascii="Cambria Math" w:hAnsi="Cambria Math"/>
              <w:noProof/>
            </w:rPr>
            <m:t>tmax</m:t>
          </m:r>
        </m:oMath>
        <w:r w:rsidR="00A072B9" w:rsidRPr="002D2571">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A072B9" w:rsidRPr="002D2571">
          <w:rPr>
            <w:rStyle w:val="Hyperlink"/>
            <w:noProof/>
          </w:rPr>
          <w:t xml:space="preserve">) for a number of glass forming systems. Note the </w:t>
        </w:r>
        <m:oMath>
          <m:r>
            <w:rPr>
              <w:rStyle w:val="Hyperlink"/>
              <w:rFonts w:ascii="Cambria Math" w:hAnsi="Cambria Math"/>
              <w:noProof/>
            </w:rPr>
            <m:t>Rc</m:t>
          </m:r>
        </m:oMath>
        <w:r w:rsidR="00A072B9" w:rsidRPr="002D2571">
          <w:rPr>
            <w:rStyle w:val="Hyperlink"/>
            <w:noProof/>
          </w:rPr>
          <w:t xml:space="preserve"> and </w:t>
        </w:r>
        <m:oMath>
          <m:r>
            <w:rPr>
              <w:rStyle w:val="Hyperlink"/>
              <w:rFonts w:ascii="Cambria Math" w:hAnsi="Cambria Math"/>
              <w:noProof/>
            </w:rPr>
            <m:t>tmax</m:t>
          </m:r>
        </m:oMath>
        <w:r w:rsidR="00A072B9" w:rsidRPr="002D2571">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A072B9" w:rsidRPr="002D2571">
          <w:rPr>
            <w:rStyle w:val="Hyperlink"/>
            <w:noProof/>
          </w:rPr>
          <w:t>. Modified from [7].</w:t>
        </w:r>
        <w:r w:rsidR="00A072B9">
          <w:rPr>
            <w:noProof/>
            <w:webHidden/>
          </w:rPr>
          <w:tab/>
        </w:r>
        <w:r w:rsidR="00A072B9">
          <w:rPr>
            <w:noProof/>
            <w:webHidden/>
          </w:rPr>
          <w:fldChar w:fldCharType="begin"/>
        </w:r>
        <w:r w:rsidR="00A072B9">
          <w:rPr>
            <w:noProof/>
            <w:webHidden/>
          </w:rPr>
          <w:instrText xml:space="preserve"> PAGEREF _Toc395616887 \h </w:instrText>
        </w:r>
        <w:r w:rsidR="00A072B9">
          <w:rPr>
            <w:noProof/>
            <w:webHidden/>
          </w:rPr>
        </w:r>
        <w:r w:rsidR="00A072B9">
          <w:rPr>
            <w:noProof/>
            <w:webHidden/>
          </w:rPr>
          <w:fldChar w:fldCharType="separate"/>
        </w:r>
        <w:r w:rsidR="00E74E9A">
          <w:rPr>
            <w:noProof/>
            <w:webHidden/>
          </w:rPr>
          <w:t>5</w:t>
        </w:r>
        <w:r w:rsidR="00A072B9">
          <w:rPr>
            <w:noProof/>
            <w:webHidden/>
          </w:rPr>
          <w:fldChar w:fldCharType="end"/>
        </w:r>
      </w:hyperlink>
    </w:p>
    <w:p w14:paraId="3491BE50" w14:textId="77777777" w:rsidR="00A072B9" w:rsidRDefault="004A1A3E" w:rsidP="00A072B9">
      <w:pPr>
        <w:pStyle w:val="TableofFigures"/>
        <w:tabs>
          <w:tab w:val="right" w:leader="dot" w:pos="9016"/>
        </w:tabs>
        <w:spacing w:after="100"/>
        <w:rPr>
          <w:noProof/>
          <w:lang w:eastAsia="en-AU"/>
        </w:rPr>
      </w:pPr>
      <w:hyperlink w:anchor="_Toc395616888" w:history="1">
        <w:r w:rsidR="00A072B9" w:rsidRPr="002D2571">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A072B9" w:rsidRPr="002D2571">
          <w:rPr>
            <w:rStyle w:val="Hyperlink"/>
            <w:noProof/>
          </w:rPr>
          <w:t xml:space="preserve"> where metallic glass displays excessive plastic deformation. Reproduced from [8].</w:t>
        </w:r>
        <w:r w:rsidR="00A072B9">
          <w:rPr>
            <w:noProof/>
            <w:webHidden/>
          </w:rPr>
          <w:tab/>
        </w:r>
        <w:r w:rsidR="00A072B9">
          <w:rPr>
            <w:noProof/>
            <w:webHidden/>
          </w:rPr>
          <w:fldChar w:fldCharType="begin"/>
        </w:r>
        <w:r w:rsidR="00A072B9">
          <w:rPr>
            <w:noProof/>
            <w:webHidden/>
          </w:rPr>
          <w:instrText xml:space="preserve"> PAGEREF _Toc395616888 \h </w:instrText>
        </w:r>
        <w:r w:rsidR="00A072B9">
          <w:rPr>
            <w:noProof/>
            <w:webHidden/>
          </w:rPr>
        </w:r>
        <w:r w:rsidR="00A072B9">
          <w:rPr>
            <w:noProof/>
            <w:webHidden/>
          </w:rPr>
          <w:fldChar w:fldCharType="separate"/>
        </w:r>
        <w:r w:rsidR="00E74E9A">
          <w:rPr>
            <w:noProof/>
            <w:webHidden/>
          </w:rPr>
          <w:t>6</w:t>
        </w:r>
        <w:r w:rsidR="00A072B9">
          <w:rPr>
            <w:noProof/>
            <w:webHidden/>
          </w:rPr>
          <w:fldChar w:fldCharType="end"/>
        </w:r>
      </w:hyperlink>
    </w:p>
    <w:p w14:paraId="563ED7F5" w14:textId="77777777" w:rsidR="00A072B9" w:rsidRDefault="004A1A3E" w:rsidP="00A072B9">
      <w:pPr>
        <w:pStyle w:val="TableofFigures"/>
        <w:tabs>
          <w:tab w:val="right" w:leader="dot" w:pos="9016"/>
        </w:tabs>
        <w:spacing w:after="100"/>
        <w:rPr>
          <w:noProof/>
          <w:lang w:eastAsia="en-AU"/>
        </w:rPr>
      </w:pPr>
      <w:hyperlink w:anchor="_Toc395616889" w:history="1">
        <w:r w:rsidR="00A072B9" w:rsidRPr="002D2571">
          <w:rPr>
            <w:rStyle w:val="Hyperlink"/>
            <w:noProof/>
          </w:rPr>
          <w:t>Figure 4: Schematic of a typical PLD setup showing the incoming laser beam inclined at an approximate 45° angle to the target, and the target and substrate parallel to each other. Adapted from [9].</w:t>
        </w:r>
        <w:r w:rsidR="00A072B9">
          <w:rPr>
            <w:noProof/>
            <w:webHidden/>
          </w:rPr>
          <w:tab/>
        </w:r>
        <w:r w:rsidR="00A072B9">
          <w:rPr>
            <w:noProof/>
            <w:webHidden/>
          </w:rPr>
          <w:fldChar w:fldCharType="begin"/>
        </w:r>
        <w:r w:rsidR="00A072B9">
          <w:rPr>
            <w:noProof/>
            <w:webHidden/>
          </w:rPr>
          <w:instrText xml:space="preserve"> PAGEREF _Toc395616889 \h </w:instrText>
        </w:r>
        <w:r w:rsidR="00A072B9">
          <w:rPr>
            <w:noProof/>
            <w:webHidden/>
          </w:rPr>
        </w:r>
        <w:r w:rsidR="00A072B9">
          <w:rPr>
            <w:noProof/>
            <w:webHidden/>
          </w:rPr>
          <w:fldChar w:fldCharType="separate"/>
        </w:r>
        <w:r w:rsidR="00E74E9A">
          <w:rPr>
            <w:noProof/>
            <w:webHidden/>
          </w:rPr>
          <w:t>7</w:t>
        </w:r>
        <w:r w:rsidR="00A072B9">
          <w:rPr>
            <w:noProof/>
            <w:webHidden/>
          </w:rPr>
          <w:fldChar w:fldCharType="end"/>
        </w:r>
      </w:hyperlink>
    </w:p>
    <w:p w14:paraId="43EFA420" w14:textId="77777777" w:rsidR="00A072B9" w:rsidRDefault="004A1A3E" w:rsidP="00A072B9">
      <w:pPr>
        <w:pStyle w:val="TableofFigures"/>
        <w:tabs>
          <w:tab w:val="right" w:leader="dot" w:pos="9016"/>
        </w:tabs>
        <w:spacing w:after="100"/>
        <w:rPr>
          <w:noProof/>
          <w:lang w:eastAsia="en-AU"/>
        </w:rPr>
      </w:pPr>
      <w:hyperlink w:anchor="_Toc395616890" w:history="1">
        <w:r w:rsidR="00A072B9" w:rsidRPr="002D2571">
          <w:rPr>
            <w:rStyle w:val="Hyperlink"/>
            <w:noProof/>
          </w:rPr>
          <w:t>Figure 5: Amorphous target XRD scan before (black curve) and after (red curve) PLD showing the shift from characteristic amorphous structure to crystalline. Reproduced from [12].</w:t>
        </w:r>
        <w:r w:rsidR="00A072B9">
          <w:rPr>
            <w:noProof/>
            <w:webHidden/>
          </w:rPr>
          <w:tab/>
        </w:r>
        <w:r w:rsidR="00A072B9">
          <w:rPr>
            <w:noProof/>
            <w:webHidden/>
          </w:rPr>
          <w:fldChar w:fldCharType="begin"/>
        </w:r>
        <w:r w:rsidR="00A072B9">
          <w:rPr>
            <w:noProof/>
            <w:webHidden/>
          </w:rPr>
          <w:instrText xml:space="preserve"> PAGEREF _Toc395616890 \h </w:instrText>
        </w:r>
        <w:r w:rsidR="00A072B9">
          <w:rPr>
            <w:noProof/>
            <w:webHidden/>
          </w:rPr>
        </w:r>
        <w:r w:rsidR="00A072B9">
          <w:rPr>
            <w:noProof/>
            <w:webHidden/>
          </w:rPr>
          <w:fldChar w:fldCharType="separate"/>
        </w:r>
        <w:r w:rsidR="00E74E9A">
          <w:rPr>
            <w:noProof/>
            <w:webHidden/>
          </w:rPr>
          <w:t>8</w:t>
        </w:r>
        <w:r w:rsidR="00A072B9">
          <w:rPr>
            <w:noProof/>
            <w:webHidden/>
          </w:rPr>
          <w:fldChar w:fldCharType="end"/>
        </w:r>
      </w:hyperlink>
    </w:p>
    <w:p w14:paraId="5B783C76" w14:textId="77777777" w:rsidR="00A072B9" w:rsidRDefault="004A1A3E" w:rsidP="00A072B9">
      <w:pPr>
        <w:pStyle w:val="TableofFigures"/>
        <w:tabs>
          <w:tab w:val="right" w:leader="dot" w:pos="9016"/>
        </w:tabs>
        <w:spacing w:after="100"/>
        <w:rPr>
          <w:noProof/>
          <w:lang w:eastAsia="en-AU"/>
        </w:rPr>
      </w:pPr>
      <w:hyperlink w:anchor="_Toc395616891" w:history="1">
        <w:r w:rsidR="00A072B9" w:rsidRPr="002D2571">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Adapted from [13].</w:t>
        </w:r>
        <w:r w:rsidR="00A072B9">
          <w:rPr>
            <w:noProof/>
            <w:webHidden/>
          </w:rPr>
          <w:tab/>
        </w:r>
        <w:r w:rsidR="00A072B9">
          <w:rPr>
            <w:noProof/>
            <w:webHidden/>
          </w:rPr>
          <w:fldChar w:fldCharType="begin"/>
        </w:r>
        <w:r w:rsidR="00A072B9">
          <w:rPr>
            <w:noProof/>
            <w:webHidden/>
          </w:rPr>
          <w:instrText xml:space="preserve"> PAGEREF _Toc395616891 \h </w:instrText>
        </w:r>
        <w:r w:rsidR="00A072B9">
          <w:rPr>
            <w:noProof/>
            <w:webHidden/>
          </w:rPr>
        </w:r>
        <w:r w:rsidR="00A072B9">
          <w:rPr>
            <w:noProof/>
            <w:webHidden/>
          </w:rPr>
          <w:fldChar w:fldCharType="separate"/>
        </w:r>
        <w:r w:rsidR="00E74E9A">
          <w:rPr>
            <w:noProof/>
            <w:webHidden/>
          </w:rPr>
          <w:t>9</w:t>
        </w:r>
        <w:r w:rsidR="00A072B9">
          <w:rPr>
            <w:noProof/>
            <w:webHidden/>
          </w:rPr>
          <w:fldChar w:fldCharType="end"/>
        </w:r>
      </w:hyperlink>
    </w:p>
    <w:p w14:paraId="2EB456BB" w14:textId="77777777" w:rsidR="00A072B9" w:rsidRDefault="004A1A3E" w:rsidP="00A072B9">
      <w:pPr>
        <w:pStyle w:val="TableofFigures"/>
        <w:tabs>
          <w:tab w:val="right" w:leader="dot" w:pos="9016"/>
        </w:tabs>
        <w:spacing w:after="100"/>
        <w:rPr>
          <w:noProof/>
          <w:lang w:eastAsia="en-AU"/>
        </w:rPr>
      </w:pPr>
      <w:hyperlink w:anchor="_Toc395616892" w:history="1">
        <w:r w:rsidR="00A072B9" w:rsidRPr="002D2571">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A072B9" w:rsidRPr="002D2571">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A072B9" w:rsidRPr="002D2571">
          <w:rPr>
            <w:rStyle w:val="Hyperlink"/>
            <w:noProof/>
          </w:rPr>
          <w:t xml:space="preserve"> indicating a reduction in enthalpy compared to ordinary glass. Reproduced from [26].</w:t>
        </w:r>
        <w:r w:rsidR="00A072B9">
          <w:rPr>
            <w:noProof/>
            <w:webHidden/>
          </w:rPr>
          <w:tab/>
        </w:r>
        <w:r w:rsidR="00A072B9">
          <w:rPr>
            <w:noProof/>
            <w:webHidden/>
          </w:rPr>
          <w:fldChar w:fldCharType="begin"/>
        </w:r>
        <w:r w:rsidR="00A072B9">
          <w:rPr>
            <w:noProof/>
            <w:webHidden/>
          </w:rPr>
          <w:instrText xml:space="preserve"> PAGEREF _Toc395616892 \h </w:instrText>
        </w:r>
        <w:r w:rsidR="00A072B9">
          <w:rPr>
            <w:noProof/>
            <w:webHidden/>
          </w:rPr>
        </w:r>
        <w:r w:rsidR="00A072B9">
          <w:rPr>
            <w:noProof/>
            <w:webHidden/>
          </w:rPr>
          <w:fldChar w:fldCharType="separate"/>
        </w:r>
        <w:r w:rsidR="00E74E9A">
          <w:rPr>
            <w:noProof/>
            <w:webHidden/>
          </w:rPr>
          <w:t>12</w:t>
        </w:r>
        <w:r w:rsidR="00A072B9">
          <w:rPr>
            <w:noProof/>
            <w:webHidden/>
          </w:rPr>
          <w:fldChar w:fldCharType="end"/>
        </w:r>
      </w:hyperlink>
    </w:p>
    <w:p w14:paraId="577011EF" w14:textId="77777777" w:rsidR="00A072B9" w:rsidRDefault="004A1A3E" w:rsidP="00A072B9">
      <w:pPr>
        <w:pStyle w:val="TableofFigures"/>
        <w:tabs>
          <w:tab w:val="right" w:leader="dot" w:pos="9016"/>
        </w:tabs>
        <w:spacing w:after="100"/>
        <w:rPr>
          <w:noProof/>
          <w:lang w:eastAsia="en-AU"/>
        </w:rPr>
      </w:pPr>
      <w:hyperlink w:anchor="_Toc395616893" w:history="1">
        <w:r w:rsidR="00A072B9" w:rsidRPr="002D2571">
          <w:rPr>
            <w:rStyle w:val="Hyperlink"/>
            <w:noProof/>
          </w:rPr>
          <w:t>Figure 8: Schematic of solidification/liquid glass temperature vs entropy in a typical glass forming system. The Kauzmann temperature (</w:t>
        </w:r>
        <m:oMath>
          <m:r>
            <w:rPr>
              <w:rStyle w:val="Hyperlink"/>
              <w:rFonts w:ascii="Cambria Math" w:hAnsi="Cambria Math"/>
              <w:noProof/>
            </w:rPr>
            <m:t>Tk</m:t>
          </m:r>
        </m:oMath>
        <w:r w:rsidR="00A072B9" w:rsidRPr="002D2571">
          <w:rPr>
            <w:rStyle w:val="Hyperlink"/>
            <w:noProof/>
          </w:rPr>
          <w:t>) represents the glass transition temperature (</w:t>
        </w:r>
        <m:oMath>
          <m:r>
            <w:rPr>
              <w:rStyle w:val="Hyperlink"/>
              <w:rFonts w:ascii="Cambria Math" w:hAnsi="Cambria Math"/>
              <w:noProof/>
            </w:rPr>
            <m:t>Tg</m:t>
          </m:r>
        </m:oMath>
        <w:r w:rsidR="00A072B9" w:rsidRPr="002D2571">
          <w:rPr>
            <w:rStyle w:val="Hyperlink"/>
            <w:noProof/>
          </w:rPr>
          <w:t>) of an ideal glass. The blue line is the extrapolated SCL line and the ideal path. Modified from [26].</w:t>
        </w:r>
        <w:r w:rsidR="00A072B9">
          <w:rPr>
            <w:noProof/>
            <w:webHidden/>
          </w:rPr>
          <w:tab/>
        </w:r>
        <w:r w:rsidR="00A072B9">
          <w:rPr>
            <w:noProof/>
            <w:webHidden/>
          </w:rPr>
          <w:fldChar w:fldCharType="begin"/>
        </w:r>
        <w:r w:rsidR="00A072B9">
          <w:rPr>
            <w:noProof/>
            <w:webHidden/>
          </w:rPr>
          <w:instrText xml:space="preserve"> PAGEREF _Toc395616893 \h </w:instrText>
        </w:r>
        <w:r w:rsidR="00A072B9">
          <w:rPr>
            <w:noProof/>
            <w:webHidden/>
          </w:rPr>
        </w:r>
        <w:r w:rsidR="00A072B9">
          <w:rPr>
            <w:noProof/>
            <w:webHidden/>
          </w:rPr>
          <w:fldChar w:fldCharType="separate"/>
        </w:r>
        <w:r w:rsidR="00E74E9A">
          <w:rPr>
            <w:noProof/>
            <w:webHidden/>
          </w:rPr>
          <w:t>13</w:t>
        </w:r>
        <w:r w:rsidR="00A072B9">
          <w:rPr>
            <w:noProof/>
            <w:webHidden/>
          </w:rPr>
          <w:fldChar w:fldCharType="end"/>
        </w:r>
      </w:hyperlink>
    </w:p>
    <w:p w14:paraId="016CDB0A" w14:textId="77777777" w:rsidR="00A072B9" w:rsidRDefault="004A1A3E" w:rsidP="00A072B9">
      <w:pPr>
        <w:pStyle w:val="TableofFigures"/>
        <w:tabs>
          <w:tab w:val="right" w:leader="dot" w:pos="9016"/>
        </w:tabs>
        <w:spacing w:after="100"/>
        <w:rPr>
          <w:noProof/>
          <w:lang w:eastAsia="en-AU"/>
        </w:rPr>
      </w:pPr>
      <w:hyperlink w:anchor="_Toc395616894" w:history="1">
        <w:r w:rsidR="00A072B9" w:rsidRPr="002D2571">
          <w:rPr>
            <w:rStyle w:val="Hyperlink"/>
            <w:noProof/>
          </w:rPr>
          <w:t>Figure 9: Schematic of fragility for strong and weak glasses over the liquid range of viscosities. Note the ‘ideal’ strong liquid display a constant exponential slope over the full temperature range, while weaker liquids’ slopes change. Reproduced from [28].</w:t>
        </w:r>
        <w:r w:rsidR="00A072B9">
          <w:rPr>
            <w:noProof/>
            <w:webHidden/>
          </w:rPr>
          <w:tab/>
        </w:r>
        <w:r w:rsidR="00A072B9">
          <w:rPr>
            <w:noProof/>
            <w:webHidden/>
          </w:rPr>
          <w:fldChar w:fldCharType="begin"/>
        </w:r>
        <w:r w:rsidR="00A072B9">
          <w:rPr>
            <w:noProof/>
            <w:webHidden/>
          </w:rPr>
          <w:instrText xml:space="preserve"> PAGEREF _Toc395616894 \h </w:instrText>
        </w:r>
        <w:r w:rsidR="00A072B9">
          <w:rPr>
            <w:noProof/>
            <w:webHidden/>
          </w:rPr>
        </w:r>
        <w:r w:rsidR="00A072B9">
          <w:rPr>
            <w:noProof/>
            <w:webHidden/>
          </w:rPr>
          <w:fldChar w:fldCharType="separate"/>
        </w:r>
        <w:r w:rsidR="00E74E9A">
          <w:rPr>
            <w:noProof/>
            <w:webHidden/>
          </w:rPr>
          <w:t>14</w:t>
        </w:r>
        <w:r w:rsidR="00A072B9">
          <w:rPr>
            <w:noProof/>
            <w:webHidden/>
          </w:rPr>
          <w:fldChar w:fldCharType="end"/>
        </w:r>
      </w:hyperlink>
    </w:p>
    <w:p w14:paraId="481BC09C" w14:textId="77777777" w:rsidR="00A072B9" w:rsidRDefault="004A1A3E" w:rsidP="00A072B9">
      <w:pPr>
        <w:pStyle w:val="TableofFigures"/>
        <w:tabs>
          <w:tab w:val="right" w:leader="dot" w:pos="9016"/>
        </w:tabs>
        <w:spacing w:after="100"/>
        <w:rPr>
          <w:noProof/>
          <w:lang w:eastAsia="en-AU"/>
        </w:rPr>
      </w:pPr>
      <w:hyperlink w:anchor="_Toc395616895" w:history="1">
        <w:r w:rsidR="00A072B9" w:rsidRPr="002D2571">
          <w:rPr>
            <w:rStyle w:val="Hyperlink"/>
            <w:noProof/>
          </w:rPr>
          <w:t>Figure 10: Schematic of the relationship between glass frigidity (</w:t>
        </w:r>
        <m:oMath>
          <m:r>
            <w:rPr>
              <w:rStyle w:val="Hyperlink"/>
              <w:rFonts w:ascii="Cambria Math" w:hAnsi="Cambria Math"/>
              <w:noProof/>
            </w:rPr>
            <m:t>m</m:t>
          </m:r>
        </m:oMath>
        <w:r w:rsidR="00A072B9" w:rsidRPr="002D2571">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A072B9" w:rsidRPr="002D2571">
          <w:rPr>
            <w:rStyle w:val="Hyperlink"/>
            <w:noProof/>
          </w:rPr>
          <w:t>) for a selection of metallic, molecular, and polymer USGs. Reproduced from [1].</w:t>
        </w:r>
        <w:r w:rsidR="00A072B9">
          <w:rPr>
            <w:noProof/>
            <w:webHidden/>
          </w:rPr>
          <w:tab/>
        </w:r>
        <w:r w:rsidR="00A072B9">
          <w:rPr>
            <w:noProof/>
            <w:webHidden/>
          </w:rPr>
          <w:fldChar w:fldCharType="begin"/>
        </w:r>
        <w:r w:rsidR="00A072B9">
          <w:rPr>
            <w:noProof/>
            <w:webHidden/>
          </w:rPr>
          <w:instrText xml:space="preserve"> PAGEREF _Toc395616895 \h </w:instrText>
        </w:r>
        <w:r w:rsidR="00A072B9">
          <w:rPr>
            <w:noProof/>
            <w:webHidden/>
          </w:rPr>
        </w:r>
        <w:r w:rsidR="00A072B9">
          <w:rPr>
            <w:noProof/>
            <w:webHidden/>
          </w:rPr>
          <w:fldChar w:fldCharType="separate"/>
        </w:r>
        <w:r w:rsidR="00E74E9A">
          <w:rPr>
            <w:noProof/>
            <w:webHidden/>
          </w:rPr>
          <w:t>15</w:t>
        </w:r>
        <w:r w:rsidR="00A072B9">
          <w:rPr>
            <w:noProof/>
            <w:webHidden/>
          </w:rPr>
          <w:fldChar w:fldCharType="end"/>
        </w:r>
      </w:hyperlink>
    </w:p>
    <w:p w14:paraId="0381FEB6" w14:textId="660679AB" w:rsidR="00723FC1" w:rsidRDefault="00723FC1" w:rsidP="00BE42C5">
      <w:pPr>
        <w:jc w:val="both"/>
      </w:pPr>
      <w:r>
        <w:fldChar w:fldCharType="end"/>
      </w:r>
    </w:p>
    <w:p w14:paraId="13E52878" w14:textId="77777777" w:rsidR="00693C3C" w:rsidRPr="00723FC1" w:rsidRDefault="00693C3C" w:rsidP="00BE42C5">
      <w:pPr>
        <w:jc w:val="both"/>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jc w:val="both"/>
      </w:pPr>
      <w:bookmarkStart w:id="4" w:name="_Toc386545839"/>
      <w:bookmarkStart w:id="5" w:name="_Toc395616842"/>
      <w:r>
        <w:lastRenderedPageBreak/>
        <w:t>Introduction</w:t>
      </w:r>
      <w:bookmarkEnd w:id="4"/>
      <w:bookmarkEnd w:id="5"/>
    </w:p>
    <w:p w14:paraId="0EF1DDF2" w14:textId="1C7AA372" w:rsidR="00333A60" w:rsidRDefault="0060092C" w:rsidP="007B5A5E">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B162DA">
        <w:t xml:space="preserve">could allow for </w:t>
      </w:r>
      <w:r w:rsidR="00E6762A">
        <w:t xml:space="preserve">the </w:t>
      </w:r>
      <w:r w:rsidR="00B162DA">
        <w:t xml:space="preserve">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6762A">
        <w:t>Thin f</w:t>
      </w:r>
      <w:r w:rsidR="00B162DA">
        <w:t xml:space="preserve">ilms </w:t>
      </w:r>
      <w:r w:rsidR="00476F77">
        <w:t>have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like plates and </w:t>
      </w:r>
      <w:r w:rsidR="00476F77">
        <w:t>fasteners</w:t>
      </w:r>
      <w:r w:rsidR="00B162DA">
        <w:t xml:space="preserve">. These application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jc w:val="both"/>
      </w:pPr>
      <w:bookmarkStart w:id="6" w:name="_Toc386545840"/>
      <w:bookmarkStart w:id="7" w:name="_Toc395616843"/>
      <w:r>
        <w:t>Proposal</w:t>
      </w:r>
      <w:bookmarkEnd w:id="6"/>
      <w:bookmarkEnd w:id="7"/>
    </w:p>
    <w:p w14:paraId="72035273" w14:textId="08521F08" w:rsidR="00333A60" w:rsidRDefault="002E0445" w:rsidP="007B5A5E">
      <w:pPr>
        <w:pStyle w:val="Heading2"/>
        <w:jc w:val="both"/>
      </w:pPr>
      <w:bookmarkStart w:id="8" w:name="_Toc395616844"/>
      <w:r>
        <w:t>Aims</w:t>
      </w:r>
      <w:bookmarkEnd w:id="8"/>
    </w:p>
    <w:p w14:paraId="21A997B3" w14:textId="4B67214F" w:rsidR="00843640" w:rsidRDefault="00ED4992" w:rsidP="007B5A5E">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xml:space="preserve">, will be deposited on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40D89541" w:rsidR="00481C5E" w:rsidRDefault="00481C5E" w:rsidP="007B5A5E">
      <w:pPr>
        <w:pStyle w:val="Heading3"/>
        <w:jc w:val="both"/>
      </w:pPr>
      <w:bookmarkStart w:id="9" w:name="_Toc395616845"/>
      <w:r>
        <w:t>TFMG</w:t>
      </w:r>
      <w:r w:rsidR="0096347A">
        <w:t xml:space="preserve"> Characteris</w:t>
      </w:r>
      <w:r w:rsidR="0016333F">
        <w:t>ation</w:t>
      </w:r>
      <w:bookmarkEnd w:id="9"/>
    </w:p>
    <w:p w14:paraId="77F24C81" w14:textId="209CCC0A" w:rsidR="00481C5E" w:rsidRDefault="00B35E2B" w:rsidP="007B5A5E">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jc w:val="both"/>
      </w:pPr>
      <w:bookmarkStart w:id="10" w:name="_Toc395616846"/>
      <w:r>
        <w:t>Substrates</w:t>
      </w:r>
      <w:bookmarkEnd w:id="10"/>
    </w:p>
    <w:p w14:paraId="05A92C38" w14:textId="77777777" w:rsidR="00AE1200" w:rsidRDefault="00481C5E" w:rsidP="007B5A5E">
      <w:pPr>
        <w:jc w:val="both"/>
      </w:pPr>
      <w:r>
        <w:t xml:space="preserve">The substrates to be </w:t>
      </w:r>
      <w:r w:rsidR="00B35E2B">
        <w:t>investigated are:</w:t>
      </w:r>
    </w:p>
    <w:p w14:paraId="46121D2F" w14:textId="77777777" w:rsidR="00B35E2B" w:rsidRDefault="00B35E2B" w:rsidP="007B5A5E">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7B5A5E">
      <w:pPr>
        <w:pStyle w:val="ListParagraph"/>
        <w:numPr>
          <w:ilvl w:val="0"/>
          <w:numId w:val="16"/>
        </w:numPr>
        <w:jc w:val="both"/>
      </w:pPr>
      <w:r>
        <w:t xml:space="preserve">Antimicrobial or </w:t>
      </w:r>
      <w:r w:rsidR="00B35E2B">
        <w:t xml:space="preserve">Antibiotic-Infused </w:t>
      </w:r>
      <w:r w:rsidR="00D12C94">
        <w:rPr>
          <w:rFonts w:eastAsia="Times New Roman"/>
          <w:lang w:eastAsia="en-AU"/>
        </w:rPr>
        <w:t>polycaprolactone (PCL)</w:t>
      </w:r>
      <w:r w:rsidR="00D12C94">
        <w:t xml:space="preserve"> </w:t>
      </w:r>
      <w:r w:rsidR="00B35E2B">
        <w:t>Scaffold</w:t>
      </w:r>
      <w:r w:rsidR="00CC0285">
        <w:t>s</w:t>
      </w:r>
      <w:r w:rsidR="00FE5F05">
        <w:t>; and</w:t>
      </w:r>
    </w:p>
    <w:p w14:paraId="6EB7DB16" w14:textId="38B4C722" w:rsidR="00B35E2B" w:rsidRDefault="00FB33E8" w:rsidP="007B5A5E">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jc w:val="both"/>
      </w:pPr>
      <w:bookmarkStart w:id="11" w:name="_Toc395616847"/>
      <w:r>
        <w:t>Physical and Chemical Properties</w:t>
      </w:r>
      <w:bookmarkEnd w:id="11"/>
    </w:p>
    <w:p w14:paraId="6AD92457" w14:textId="497D1849" w:rsidR="00FE5F05" w:rsidRDefault="00BB76AE" w:rsidP="007B5A5E">
      <w:pPr>
        <w:jc w:val="both"/>
      </w:pPr>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 etc.</w:t>
      </w:r>
      <w:r w:rsidR="00FE5F05">
        <w:t xml:space="preserve"> </w:t>
      </w:r>
    </w:p>
    <w:p w14:paraId="27541199" w14:textId="7E811146" w:rsidR="001553FC" w:rsidRDefault="00B162DA" w:rsidP="007B5A5E">
      <w:pPr>
        <w:pStyle w:val="Heading4"/>
        <w:jc w:val="both"/>
      </w:pPr>
      <w:bookmarkStart w:id="12" w:name="_Toc395616848"/>
      <w:r>
        <w:t>Biocompatibility and Bio</w:t>
      </w:r>
      <w:r w:rsidR="001553FC">
        <w:t>absorption</w:t>
      </w:r>
      <w:bookmarkEnd w:id="12"/>
      <w:r w:rsidR="001553FC">
        <w:t xml:space="preserve"> </w:t>
      </w:r>
    </w:p>
    <w:p w14:paraId="5F33D4F3" w14:textId="6F54C47B" w:rsidR="00BB76AE" w:rsidRDefault="0007674E" w:rsidP="007B5A5E">
      <w:pPr>
        <w:jc w:val="both"/>
      </w:pPr>
      <w:r w:rsidRPr="00B92274">
        <w:t xml:space="preserve">The biocompatibility and </w:t>
      </w:r>
      <w:r w:rsidR="00B162DA">
        <w:t>bio</w:t>
      </w:r>
      <w:r w:rsidRPr="00B92274">
        <w:t xml:space="preserve">absorption </w:t>
      </w:r>
      <w:r w:rsidR="0096347A">
        <w:t>of the TFMGs 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jc w:val="both"/>
      </w:pPr>
      <w:bookmarkStart w:id="13" w:name="_Toc395616849"/>
      <w:r>
        <w:t xml:space="preserve">Quality </w:t>
      </w:r>
      <w:r w:rsidR="00EB391D">
        <w:t>of Deposition</w:t>
      </w:r>
      <w:bookmarkEnd w:id="13"/>
      <w:r w:rsidR="005D1939">
        <w:t xml:space="preserve"> </w:t>
      </w:r>
    </w:p>
    <w:p w14:paraId="08989DD2" w14:textId="358F8581" w:rsidR="00FB33E8" w:rsidRDefault="00FB33E8" w:rsidP="007B5A5E">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Pr>
        <w:jc w:val="both"/>
      </w:pPr>
    </w:p>
    <w:p w14:paraId="6D7C72A2" w14:textId="77777777" w:rsidR="00484858" w:rsidRDefault="00484858" w:rsidP="007B5A5E">
      <w:pPr>
        <w:jc w:val="both"/>
      </w:pPr>
    </w:p>
    <w:p w14:paraId="5E01774F" w14:textId="77777777" w:rsidR="005E3AB7" w:rsidRDefault="005E3AB7" w:rsidP="007B5A5E">
      <w:pPr>
        <w:jc w:val="both"/>
      </w:pPr>
    </w:p>
    <w:p w14:paraId="252E4FED" w14:textId="19B7EF8A" w:rsidR="002E0445" w:rsidRDefault="002E0445" w:rsidP="007B5A5E">
      <w:pPr>
        <w:pStyle w:val="Heading2"/>
        <w:jc w:val="both"/>
      </w:pPr>
      <w:bookmarkStart w:id="14" w:name="_Toc395616850"/>
      <w:r>
        <w:lastRenderedPageBreak/>
        <w:t>Methods</w:t>
      </w:r>
      <w:bookmarkEnd w:id="14"/>
    </w:p>
    <w:p w14:paraId="540E15E2" w14:textId="5A468F8F" w:rsidR="00284E7E" w:rsidRDefault="00284E7E" w:rsidP="007B5A5E">
      <w:pPr>
        <w:jc w:val="both"/>
      </w:pPr>
      <w:r>
        <w:t xml:space="preserve">The TFMGs will be deposited onto the </w:t>
      </w:r>
      <w:r w:rsidR="00484858">
        <w:t xml:space="preserve">various </w:t>
      </w:r>
      <w:r>
        <w:t xml:space="preserve">substrates via physical vapour deposition (PVD) processes. </w:t>
      </w:r>
    </w:p>
    <w:p w14:paraId="7B75551D" w14:textId="2FCF40C8" w:rsidR="00284E7E" w:rsidRDefault="00284E7E" w:rsidP="007B5A5E">
      <w:pPr>
        <w:pStyle w:val="Heading3"/>
        <w:jc w:val="both"/>
      </w:pPr>
      <w:bookmarkStart w:id="15" w:name="_Toc395616851"/>
      <w:r>
        <w:t>Magnetron Sputtering</w:t>
      </w:r>
      <w:bookmarkEnd w:id="15"/>
    </w:p>
    <w:p w14:paraId="7553ED9B" w14:textId="13E63426" w:rsidR="00284E7E" w:rsidRPr="00284E7E" w:rsidRDefault="00284E7E" w:rsidP="007B5A5E">
      <w:pPr>
        <w:jc w:val="both"/>
      </w:pPr>
      <w:r>
        <w:t xml:space="preserve">Magnetron sputtering with an Ar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E74E9A">
        <w:t>3.2.1</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E74E9A">
        <w:t>Deposition</w:t>
      </w:r>
      <w:r>
        <w:fldChar w:fldCharType="end"/>
      </w:r>
      <w:r>
        <w:t xml:space="preserve">). </w:t>
      </w:r>
    </w:p>
    <w:p w14:paraId="56AF776E" w14:textId="4308360A" w:rsidR="00284E7E" w:rsidRDefault="00284E7E" w:rsidP="007B5A5E">
      <w:pPr>
        <w:pStyle w:val="Heading4"/>
        <w:jc w:val="both"/>
      </w:pPr>
      <w:bookmarkStart w:id="16" w:name="_Toc395616852"/>
      <w:r>
        <w:t>Initial Sputtering Methods and Parameters</w:t>
      </w:r>
      <w:bookmarkEnd w:id="16"/>
    </w:p>
    <w:p w14:paraId="1D94974A" w14:textId="2E9CE9E5" w:rsidR="00DD544B" w:rsidRDefault="00E05FA8" w:rsidP="007B5A5E">
      <w:pPr>
        <w:jc w:val="both"/>
      </w:pPr>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These 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pPr>
        <w:jc w:val="both"/>
      </w:pPr>
      <w:r>
        <w:t>Parameters:</w:t>
      </w:r>
    </w:p>
    <w:p w14:paraId="5A2FB35F" w14:textId="712437E3" w:rsidR="00A02440" w:rsidRPr="00A02440" w:rsidRDefault="00A02440" w:rsidP="007B5A5E">
      <w:pPr>
        <w:pStyle w:val="ListParagraph"/>
        <w:numPr>
          <w:ilvl w:val="0"/>
          <w:numId w:val="17"/>
        </w:numPr>
        <w:jc w:val="both"/>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jc w:val="both"/>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jc w:val="both"/>
      </w:pPr>
      <w:r>
        <w:t xml:space="preserve">Deposition </w:t>
      </w:r>
      <w:r w:rsidR="00B55D64">
        <w:t xml:space="preserve">power range: </w:t>
      </w:r>
      <w:r w:rsidR="00B42498">
        <w:t>30</w:t>
      </w:r>
      <w:commentRangeStart w:id="17"/>
      <w:r w:rsidR="00B55D64">
        <w:t xml:space="preserve"> </w:t>
      </w:r>
      <w:r w:rsidR="00B42498">
        <w:t xml:space="preserve">– </w:t>
      </w:r>
      <w:r w:rsidR="00B55D64">
        <w:t>50 W</w:t>
      </w:r>
      <w:commentRangeEnd w:id="17"/>
      <w:r w:rsidR="00B55D64">
        <w:rPr>
          <w:rStyle w:val="CommentReference"/>
        </w:rPr>
        <w:commentReference w:id="17"/>
      </w:r>
      <w:r w:rsidR="00B55D64">
        <w:t xml:space="preserve">; </w:t>
      </w:r>
    </w:p>
    <w:p w14:paraId="0604BA74" w14:textId="37990524" w:rsidR="00B55D64" w:rsidRDefault="00B55D64" w:rsidP="007B5A5E">
      <w:pPr>
        <w:pStyle w:val="ListParagraph"/>
        <w:numPr>
          <w:ilvl w:val="0"/>
          <w:numId w:val="17"/>
        </w:numPr>
        <w:jc w:val="both"/>
      </w:pPr>
      <w:r>
        <w:t>Deposition Rate: To be determined via TEM, with an ideal rate of</w:t>
      </w:r>
      <w:r w:rsidR="00DD544B">
        <w:t xml:space="preserve"> 1.4 nm s</w:t>
      </w:r>
      <w:r w:rsidR="00DD544B" w:rsidRPr="00B55D64">
        <w:rPr>
          <w:vertAlign w:val="superscript"/>
        </w:rPr>
        <w:t>-1</w:t>
      </w:r>
      <w:r>
        <w:t>;</w:t>
      </w:r>
    </w:p>
    <w:p w14:paraId="0103A070" w14:textId="2C9DA658" w:rsidR="00284E7E" w:rsidRDefault="00284E7E" w:rsidP="007B5A5E">
      <w:pPr>
        <w:pStyle w:val="ListParagraph"/>
        <w:numPr>
          <w:ilvl w:val="0"/>
          <w:numId w:val="17"/>
        </w:numPr>
        <w:jc w:val="both"/>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jc w:val="both"/>
      </w:pPr>
      <w:bookmarkStart w:id="18" w:name="_Ref391296797"/>
      <w:bookmarkStart w:id="19" w:name="_Ref391296805"/>
      <w:bookmarkStart w:id="20" w:name="_Toc395616853"/>
      <w:r>
        <w:t>Target Preparation</w:t>
      </w:r>
      <w:r w:rsidR="00825F1F">
        <w:t xml:space="preserve"> and Notes</w:t>
      </w:r>
      <w:bookmarkEnd w:id="18"/>
      <w:bookmarkEnd w:id="19"/>
      <w:bookmarkEnd w:id="20"/>
    </w:p>
    <w:p w14:paraId="7373E3E8" w14:textId="3CA9AF80" w:rsidR="00A77787" w:rsidRPr="00A77787" w:rsidRDefault="00A77787" w:rsidP="007B5A5E">
      <w:pPr>
        <w:jc w:val="both"/>
      </w:pPr>
      <w:r>
        <w:t xml:space="preserve">Targets will be </w:t>
      </w:r>
      <w:commentRangeStart w:id="21"/>
      <w:r>
        <w:t xml:space="preserve">crystalline </w:t>
      </w:r>
      <w:commentRangeEnd w:id="21"/>
      <w:r>
        <w:rPr>
          <w:rStyle w:val="CommentReference"/>
        </w:rPr>
        <w:commentReference w:id="21"/>
      </w:r>
      <w:r>
        <w:t>alloys of Mg</w:t>
      </w:r>
      <w:r w:rsidRPr="008134C1">
        <w:rPr>
          <w:vertAlign w:val="subscript"/>
        </w:rPr>
        <w:t>65</w:t>
      </w:r>
      <w:r>
        <w:t>Zn</w:t>
      </w:r>
      <w:r w:rsidRPr="008134C1">
        <w:rPr>
          <w:vertAlign w:val="subscript"/>
        </w:rPr>
        <w:t>30</w:t>
      </w:r>
      <w:r>
        <w:t>Ca</w:t>
      </w:r>
      <w:r w:rsidRPr="008134C1">
        <w:rPr>
          <w:vertAlign w:val="subscript"/>
        </w:rPr>
        <w:t>5</w:t>
      </w:r>
      <w:r>
        <w:t xml:space="preserve"> and Mg</w:t>
      </w:r>
      <w:r>
        <w:rPr>
          <w:vertAlign w:val="subscript"/>
        </w:rPr>
        <w:t>65</w:t>
      </w:r>
      <w:r>
        <w:t>Cu</w:t>
      </w:r>
      <w:r>
        <w:rPr>
          <w:vertAlign w:val="subscript"/>
        </w:rPr>
        <w:t>25</w:t>
      </w:r>
      <w:r>
        <w:t>Y</w:t>
      </w:r>
      <w:r>
        <w:rPr>
          <w:vertAlign w:val="subscript"/>
        </w:rPr>
        <w:t>10</w:t>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7B5A5E">
      <w:pPr>
        <w:pStyle w:val="Heading4"/>
        <w:jc w:val="both"/>
      </w:pPr>
      <w:bookmarkStart w:id="22" w:name="_Toc395616854"/>
      <w:r>
        <w:t>Substrates</w:t>
      </w:r>
      <w:r w:rsidR="005E3AB7">
        <w:t xml:space="preserve"> Preparation</w:t>
      </w:r>
      <w:r w:rsidR="00E57511">
        <w:t xml:space="preserve"> and Notes</w:t>
      </w:r>
      <w:bookmarkEnd w:id="22"/>
    </w:p>
    <w:p w14:paraId="0490B4EC" w14:textId="4CCEDF4E" w:rsidR="00D1412D" w:rsidRDefault="00D1412D" w:rsidP="007B5A5E">
      <w:pPr>
        <w:jc w:val="both"/>
      </w:pPr>
      <w:r>
        <w:t xml:space="preserve">To produce the desired TFMGs the substrates will need to be at an elevated temperate of 0.7 – </w:t>
      </w:r>
      <w:r w:rsidR="00CD7D0C">
        <w:t xml:space="preserve">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7B5A5E">
      <w:pPr>
        <w:jc w:val="both"/>
      </w:pPr>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jc w:val="both"/>
      </w:pPr>
      <w:r>
        <w:t>No substrate (base TFMG only);</w:t>
      </w:r>
    </w:p>
    <w:p w14:paraId="40FE42F4" w14:textId="7A389370" w:rsidR="00A77787" w:rsidRDefault="00A77787" w:rsidP="007B5A5E">
      <w:pPr>
        <w:pStyle w:val="ListParagraph"/>
        <w:numPr>
          <w:ilvl w:val="1"/>
          <w:numId w:val="16"/>
        </w:numPr>
        <w:jc w:val="both"/>
      </w:pPr>
      <w:r>
        <w:t xml:space="preserve">TFMGs will be deposited onto NaCl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jc w:val="both"/>
      </w:pPr>
      <w:r>
        <w:t xml:space="preserve">NaCl wafers will be procured (not manufactured); </w:t>
      </w:r>
    </w:p>
    <w:p w14:paraId="6424D3E7" w14:textId="6592A2E1" w:rsidR="00A77787" w:rsidRDefault="00A77787" w:rsidP="007B5A5E">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jc w:val="both"/>
      </w:pPr>
      <w:r>
        <w:t>BMGs of similar composition to the TFMGs;</w:t>
      </w:r>
    </w:p>
    <w:p w14:paraId="3B0437AA" w14:textId="0DC16B7E" w:rsidR="00355A3A" w:rsidRDefault="00A77787" w:rsidP="007B5A5E">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7B5A5E">
        <w:instrText xml:space="preserve"> \* MERGEFORMAT </w:instrText>
      </w:r>
      <w:r w:rsidR="00D46FD4">
        <w:fldChar w:fldCharType="separate"/>
      </w:r>
      <w:r w:rsidR="00E74E9A">
        <w:t>2.2.1.2</w:t>
      </w:r>
      <w:r w:rsidR="00D46FD4">
        <w:fldChar w:fldCharType="end"/>
      </w:r>
      <w:r w:rsidR="00D46FD4">
        <w:t xml:space="preserve"> </w:t>
      </w:r>
      <w:r w:rsidR="00D46FD4">
        <w:fldChar w:fldCharType="begin"/>
      </w:r>
      <w:r w:rsidR="00D46FD4">
        <w:instrText xml:space="preserve"> REF _Ref391296805 \h </w:instrText>
      </w:r>
      <w:r w:rsidR="007B5A5E">
        <w:instrText xml:space="preserve"> \* MERGEFORMAT </w:instrText>
      </w:r>
      <w:r w:rsidR="00D46FD4">
        <w:fldChar w:fldCharType="separate"/>
      </w:r>
      <w:r w:rsidR="00E74E9A">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7B5A5E">
      <w:pPr>
        <w:jc w:val="both"/>
      </w:pPr>
      <w:r>
        <w:br w:type="page"/>
      </w:r>
    </w:p>
    <w:p w14:paraId="4AA9FA48" w14:textId="077B49CF" w:rsidR="00EB6CEB" w:rsidRDefault="00A0151A" w:rsidP="00F5052B">
      <w:pPr>
        <w:pStyle w:val="Heading1"/>
        <w:jc w:val="both"/>
      </w:pPr>
      <w:bookmarkStart w:id="23" w:name="_Toc386545841"/>
      <w:bookmarkStart w:id="24" w:name="_Toc395616855"/>
      <w:r>
        <w:lastRenderedPageBreak/>
        <w:t xml:space="preserve">Literature </w:t>
      </w:r>
      <w:r w:rsidR="00333A60">
        <w:t>Survey</w:t>
      </w:r>
      <w:bookmarkEnd w:id="23"/>
      <w:bookmarkEnd w:id="24"/>
    </w:p>
    <w:p w14:paraId="16677BCE" w14:textId="6DF09931" w:rsidR="00A0151A" w:rsidRDefault="001F276E" w:rsidP="00F5052B">
      <w:pPr>
        <w:pStyle w:val="Heading2"/>
        <w:jc w:val="both"/>
      </w:pPr>
      <w:bookmarkStart w:id="25" w:name="_Toc386545842"/>
      <w:bookmarkStart w:id="26" w:name="_Toc395616856"/>
      <w:r>
        <w:t>Metallic Glasses (</w:t>
      </w:r>
      <w:r w:rsidR="00A0151A">
        <w:t>MGs</w:t>
      </w:r>
      <w:bookmarkEnd w:id="25"/>
      <w:r>
        <w:t>)</w:t>
      </w:r>
      <w:bookmarkEnd w:id="26"/>
    </w:p>
    <w:p w14:paraId="52CECFDF" w14:textId="4AAB52C0" w:rsidR="00CB1C53"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jc w:val="both"/>
      </w:pPr>
      <w:bookmarkStart w:id="27" w:name="_Toc386545843"/>
      <w:bookmarkStart w:id="28" w:name="_Toc395616857"/>
      <w:r>
        <w:t>MGs Properties</w:t>
      </w:r>
      <w:bookmarkEnd w:id="27"/>
      <w:bookmarkEnd w:id="28"/>
    </w:p>
    <w:p w14:paraId="61BC8AB1" w14:textId="0D7E13B5" w:rsidR="00DF57C5" w:rsidRDefault="00950627" w:rsidP="00DF57C5">
      <w:pPr>
        <w:jc w:val="both"/>
      </w:pPr>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 As these amorphous alloys have no grain boundaries,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r w:rsidR="00F97BF7">
        <w:t xml:space="preserve">crystalline </w:t>
      </w:r>
      <w:r w:rsidR="00FD3697">
        <w:t>alloys</w:t>
      </w:r>
      <w:r w:rsidR="00F97BF7">
        <w:t xml:space="preserve">. </w:t>
      </w:r>
    </w:p>
    <w:p w14:paraId="2345D6D9" w14:textId="124E3B7A" w:rsidR="008F3CCE" w:rsidRPr="000955C9" w:rsidRDefault="005B7B7B" w:rsidP="004C1058">
      <w:pPr>
        <w:jc w:val="both"/>
      </w:pPr>
      <w:r>
        <w:t xml:space="preserve">These amorphous MG alloys also </w:t>
      </w:r>
      <w:r w:rsidR="001068EC">
        <w:t xml:space="preserve">generally </w:t>
      </w:r>
      <w:r>
        <w:t>display large amounts of elastic deformation, although</w:t>
      </w:r>
      <w:r w:rsidRPr="005B7B7B">
        <w:t xml:space="preserve"> </w:t>
      </w:r>
      <w:r>
        <w:t xml:space="preserve">their plastic deformation </w:t>
      </w:r>
      <w:r w:rsidR="001068EC">
        <w:t>is significantly limited by their lack of structure and grain boundaries</w:t>
      </w:r>
      <w:r w:rsidR="00D64371">
        <w:t>,</w:t>
      </w:r>
      <w:r w:rsidR="001068EC">
        <w:t xml:space="preserve"> </w:t>
      </w:r>
      <w:r>
        <w:t xml:space="preserve">as there is </w:t>
      </w:r>
      <w:r w:rsidR="00684DCE">
        <w:t>no mechanisms</w:t>
      </w:r>
      <w:r>
        <w:t xml:space="preserve"> for dislocation movement.</w:t>
      </w:r>
      <w:r w:rsidR="00DF57C5">
        <w:t xml:space="preserve"> Thus when MGs fail at high stress it tends to via brittle </w:t>
      </w:r>
      <w:r w:rsidR="00684DCE">
        <w:t>fracture</w:t>
      </w:r>
      <w:r w:rsidR="00DF57C5">
        <w:t xml:space="preserve"> mechanisms, although it should be emphasised MGs are far less brittle than organic glasses</w:t>
      </w:r>
      <w:r w:rsidR="00684DCE">
        <w:t>,</w:t>
      </w:r>
      <w:r w:rsidR="00DF57C5">
        <w:t xml:space="preserve">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in the following sections.  </w:t>
      </w:r>
    </w:p>
    <w:p w14:paraId="35ACD475" w14:textId="69BBA58B" w:rsidR="00AB4811" w:rsidRDefault="00ED0894" w:rsidP="00F5052B">
      <w:pPr>
        <w:pStyle w:val="Heading3"/>
        <w:jc w:val="both"/>
      </w:pPr>
      <w:bookmarkStart w:id="29" w:name="_Toc386545844"/>
      <w:bookmarkStart w:id="30" w:name="_Toc395616858"/>
      <w:r>
        <w:t xml:space="preserve">Theory of MG </w:t>
      </w:r>
      <w:r w:rsidR="00AB4811">
        <w:t>Production</w:t>
      </w:r>
      <w:bookmarkEnd w:id="29"/>
      <w:bookmarkEnd w:id="30"/>
    </w:p>
    <w:p w14:paraId="487D3D0B" w14:textId="388AD75E" w:rsidR="00ED0894" w:rsidRPr="00ED0894" w:rsidRDefault="00ED0894" w:rsidP="00ED0894">
      <w:pPr>
        <w:jc w:val="both"/>
      </w:pPr>
      <w:r>
        <w:t xml:space="preserve">The production of MGs requires metallic alloys to be solidified in such a way as to produce stable amorphous structures. This is accomplished via the 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jc w:val="both"/>
      </w:pPr>
      <w:bookmarkStart w:id="31" w:name="_Toc395616859"/>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1"/>
    </w:p>
    <w:p w14:paraId="42BC2BA6" w14:textId="2575861C" w:rsidR="006D1AC1" w:rsidRDefault="00807CE8" w:rsidP="00A47CFD">
      <w:pPr>
        <w:jc w:val="both"/>
      </w:pPr>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4AD7966" w:rsidR="005A11D4" w:rsidRDefault="007F422D" w:rsidP="00A47CFD">
      <w:pPr>
        <w:jc w:val="both"/>
      </w:pPr>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being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Gibbs Free Energy” for specific details </w:t>
      </w:r>
      <w:r w:rsidR="00A41F92">
        <w:t xml:space="preserve">not covered here within. </w:t>
      </w:r>
    </w:p>
    <w:p w14:paraId="4ED9E896" w14:textId="1E17143A" w:rsidR="00E54DC7" w:rsidRDefault="00332087" w:rsidP="00C422C7">
      <w:pPr>
        <w:jc w:val="both"/>
      </w:pPr>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10</w:t>
      </w:r>
      <w:r w:rsidR="00E57E84">
        <w:rPr>
          <w:vertAlign w:val="superscript"/>
        </w:rPr>
        <w:t>12</w:t>
      </w:r>
      <w:r w:rsidR="00E57E84">
        <w:t xml:space="preserve"> Pa*</w:t>
      </w:r>
      <w:r w:rsidR="00192351">
        <w:t>s</w:t>
      </w:r>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lastRenderedPageBreak/>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is characterised by 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lik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E74E9A">
        <w:t xml:space="preserve">Figure </w:t>
      </w:r>
      <w:r w:rsidR="00E74E9A">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EC652A" w:rsidRPr="00DE271C" w:rsidRDefault="00EC652A">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EC652A" w:rsidRPr="00DE271C" w:rsidRDefault="00EC652A">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100E92A9" w:rsidR="00C422C7" w:rsidRDefault="00C422C7" w:rsidP="00DE271C">
      <w:pPr>
        <w:pStyle w:val="Caption"/>
        <w:jc w:val="both"/>
      </w:pPr>
      <w:bookmarkStart w:id="32" w:name="_Ref392600528"/>
      <w:bookmarkStart w:id="33" w:name="_Toc395616886"/>
      <w:r>
        <w:t xml:space="preserve">Figure </w:t>
      </w:r>
      <w:fldSimple w:instr=" SEQ Figure \* ARABIC ">
        <w:r w:rsidR="00E74E9A">
          <w:rPr>
            <w:noProof/>
          </w:rPr>
          <w:t>1</w:t>
        </w:r>
      </w:fldSimple>
      <w:bookmarkEnd w:id="32"/>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r w:rsidR="00A47CFD">
        <w:t xml:space="preserve">ed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33"/>
      <w:r w:rsidR="00836FCA">
        <w:t xml:space="preserve"> </w:t>
      </w:r>
    </w:p>
    <w:p w14:paraId="5EE666A9" w14:textId="0DA7F255" w:rsidR="00AB4811" w:rsidRPr="00AB4811" w:rsidRDefault="00AB4811" w:rsidP="00C422C7">
      <w:pPr>
        <w:pStyle w:val="Heading4"/>
        <w:jc w:val="both"/>
      </w:pPr>
      <w:bookmarkStart w:id="34" w:name="_Toc395616860"/>
      <w:r>
        <w:t>Glass Forming Ability (GFA)</w:t>
      </w:r>
      <w:r w:rsidR="00E45EB5">
        <w:t xml:space="preserve"> and Bulk Metallic Glasses (BMGs)</w:t>
      </w:r>
      <w:bookmarkEnd w:id="34"/>
    </w:p>
    <w:p w14:paraId="5E489DCE" w14:textId="793A5773" w:rsidR="00D55209" w:rsidRDefault="00D55209" w:rsidP="00F5052B">
      <w:pPr>
        <w:jc w:val="both"/>
      </w:pPr>
      <w:r>
        <w:t xml:space="preserve">The ease at which a material is able to form a glass is termed its glass forming ability (GFA). </w:t>
      </w:r>
      <w:r w:rsidR="00E773DD">
        <w:t>Organic</w:t>
      </w:r>
      <w:r w:rsidR="001A4D93">
        <w:t xml:space="preserve"> glass’ GFA is such that the material has been produced since </w:t>
      </w:r>
      <w:r w:rsidR="00065D39">
        <w:t>ancient</w:t>
      </w:r>
      <w:r w:rsidR="001A4D93">
        <w:t xml:space="preserve"> times, and p</w:t>
      </w:r>
      <w:r>
        <w:t>olymers</w:t>
      </w:r>
      <w:r w:rsidR="001A4D93">
        <w:t>’</w:t>
      </w:r>
      <w:r>
        <w:t xml:space="preserve"> GFA</w:t>
      </w:r>
      <w:r w:rsidR="001A4D93">
        <w:t>s are often high enough they</w:t>
      </w:r>
      <w:r>
        <w:t xml:space="preserve"> </w:t>
      </w:r>
      <w:r w:rsidR="001A4D93">
        <w:t>can form glass</w:t>
      </w:r>
      <w:r>
        <w:t xml:space="preserve"> even with very slow cooling rates. This is in contrast to metals which have GFAs so low their amorphous glass state was only discovered </w:t>
      </w:r>
      <w:r w:rsidR="00B21702">
        <w:t>as recently as</w:t>
      </w:r>
      <w:r w:rsidR="00A3296D">
        <w:t xml:space="preserve"> </w:t>
      </w:r>
      <w:r w:rsidR="00CE1704">
        <w:t>1960</w:t>
      </w:r>
      <w:r w:rsidR="00A3296D">
        <w:t xml:space="preserve"> </w:t>
      </w:r>
      <w:r w:rsidR="00B21702">
        <w:t xml:space="preserve">by </w:t>
      </w:r>
      <w:r w:rsidR="00B21702">
        <w:fldChar w:fldCharType="begin"/>
      </w:r>
      <w:r w:rsidR="00BC487E">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rsidR="00B21702">
        <w:fldChar w:fldCharType="separate"/>
      </w:r>
      <w:r w:rsidR="00BC487E">
        <w:rPr>
          <w:noProof/>
        </w:rPr>
        <w:t>Klement, et al. [5]</w:t>
      </w:r>
      <w:r w:rsidR="00B21702">
        <w:fldChar w:fldCharType="end"/>
      </w:r>
      <w:r w:rsidR="00B21702">
        <w:t xml:space="preserve">. </w:t>
      </w:r>
    </w:p>
    <w:p w14:paraId="32CAE79B" w14:textId="3287A4E3" w:rsidR="00AA700D" w:rsidRDefault="00B20B6F" w:rsidP="003D384A">
      <w:pPr>
        <w:jc w:val="both"/>
      </w:pPr>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 </w:instrTex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DATA </w:instrText>
      </w:r>
      <w:r w:rsidR="00537802">
        <w:fldChar w:fldCharType="end"/>
      </w:r>
      <w:r w:rsidR="00537802">
        <w:fldChar w:fldCharType="separate"/>
      </w:r>
      <w:r w:rsidR="00537802">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 </w:instrTex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DATA </w:instrText>
      </w:r>
      <w:r w:rsidR="00011B8E">
        <w:fldChar w:fldCharType="end"/>
      </w:r>
      <w:r w:rsidR="00011B8E">
        <w:fldChar w:fldCharType="separate"/>
      </w:r>
      <w:r w:rsidR="00011B8E">
        <w:rPr>
          <w:noProof/>
        </w:rPr>
        <w:t>[6, 7]</w:t>
      </w:r>
      <w:r w:rsidR="00011B8E">
        <w:fldChar w:fldCharType="end"/>
      </w:r>
      <w:r w:rsidR="00011B8E">
        <w:t xml:space="preserve">. </w:t>
      </w:r>
    </w:p>
    <w:p w14:paraId="052A7521" w14:textId="103D0A56" w:rsidR="00ED0894" w:rsidRDefault="00011B8E" w:rsidP="00ED0894">
      <w:pPr>
        <w:jc w:val="both"/>
      </w:pPr>
      <w:r>
        <w:t>From these works</w:t>
      </w:r>
      <w:r w:rsidR="00ED0894">
        <w:t xml:space="preserve"> </w:t>
      </w:r>
      <w:r w:rsidR="00ED0894">
        <w:fldChar w:fldCharType="begin"/>
      </w:r>
      <w:r w:rsidR="00BC487E">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BC487E">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jc w:val="both"/>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jc w:val="both"/>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jc w:val="both"/>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6F6A1546" w14:textId="58DF5F6B" w:rsidR="00E45EB5" w:rsidRDefault="00891059" w:rsidP="003D384A">
      <w:pPr>
        <w:jc w:val="both"/>
      </w:pPr>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 </w:instrText>
      </w:r>
      <w:r w:rsidR="00B20B6F">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DATA </w:instrText>
      </w:r>
      <w:r w:rsidR="00B20B6F">
        <w:rPr>
          <w:rFonts w:eastAsia="Times New Roman"/>
        </w:rPr>
      </w:r>
      <w:r w:rsidR="00B20B6F">
        <w:rPr>
          <w:rFonts w:eastAsia="Times New Roman"/>
        </w:rPr>
        <w:fldChar w:fldCharType="end"/>
      </w:r>
      <w:r>
        <w:rPr>
          <w:rFonts w:eastAsia="Times New Roman"/>
        </w:rPr>
      </w:r>
      <w:r>
        <w:rPr>
          <w:rFonts w:eastAsia="Times New Roman"/>
        </w:rPr>
        <w:fldChar w:fldCharType="separate"/>
      </w:r>
      <w:r w:rsidR="00B20B6F">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produce alloys </w:t>
      </w:r>
      <w:r w:rsidR="00D423D8">
        <w:t xml:space="preserve">with </w:t>
      </w:r>
      <w:r w:rsidR="003D384A">
        <w:t>maximum sample thickness</w:t>
      </w:r>
      <w:r w:rsidR="00D423D8">
        <w:t>es</w:t>
      </w:r>
      <w:r w:rsidR="003D384A">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3D384A">
        <w:t>) of over 1 mm</w:t>
      </w:r>
      <w:r w:rsidR="00D423D8">
        <w:t xml:space="preserve">. </w:t>
      </w:r>
    </w:p>
    <w:p w14:paraId="2AB22DC4" w14:textId="27436108" w:rsidR="003D384A" w:rsidRDefault="00E45EB5" w:rsidP="003D384A">
      <w:pPr>
        <w:jc w:val="both"/>
      </w:pPr>
      <w:r>
        <w:lastRenderedPageBreak/>
        <w:t>A</w:t>
      </w:r>
      <w:r w:rsidR="00F36464">
        <w:t xml:space="preserve">morphous </w:t>
      </w:r>
      <w:r w:rsidR="00D423D8">
        <w:t>alloys with their smallest dimension of at least 1 mm are formally referred to</w:t>
      </w:r>
      <w:r w:rsidR="00F36464">
        <w:t xml:space="preserve"> as</w:t>
      </w:r>
      <w:r w:rsidR="00D423D8">
        <w:t xml:space="preserve"> </w:t>
      </w:r>
      <w:r w:rsidR="008425B4">
        <w:t>bulk metallic glass</w:t>
      </w:r>
      <w:r w:rsidR="003D384A">
        <w:t xml:space="preserve"> (BMG)</w:t>
      </w:r>
      <w:r w:rsidR="00D423D8">
        <w:t xml:space="preserve"> formers</w:t>
      </w:r>
      <w:r w:rsidR="000E0F31">
        <w:t xml:space="preserve">. </w:t>
      </w:r>
      <w:r>
        <w:t>The difference between MGs and BMGs is the later possess GFAs sufficiently high enough to allow these greater dimensions. As such a</w:t>
      </w:r>
      <w:r w:rsidR="000E0F31">
        <w:t>lloys of BMG composition are of great interests</w:t>
      </w:r>
      <w:r>
        <w:t xml:space="preserve"> regardless of the desired dimensions</w:t>
      </w:r>
      <w:r w:rsidR="00042BC0">
        <w:t xml:space="preserve"> (</w:t>
      </w:r>
      <w:r w:rsidR="008425B4">
        <w:fldChar w:fldCharType="begin"/>
      </w:r>
      <w:r w:rsidR="008425B4">
        <w:instrText xml:space="preserve"> REF _Ref392852145 \h </w:instrText>
      </w:r>
      <w:r w:rsidR="008425B4">
        <w:fldChar w:fldCharType="separate"/>
      </w:r>
      <w:r w:rsidR="00E74E9A">
        <w:t xml:space="preserve">Figure </w:t>
      </w:r>
      <w:r w:rsidR="00E74E9A">
        <w:rPr>
          <w:noProof/>
        </w:rPr>
        <w:t>2</w:t>
      </w:r>
      <w:r w:rsidR="008425B4">
        <w:fldChar w:fldCharType="end"/>
      </w:r>
      <w:r w:rsidR="00042BC0">
        <w:t>)</w:t>
      </w:r>
      <w:r w:rsidR="003D384A">
        <w:t xml:space="preserve">.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41A9A94A" w:rsidR="00ED0894" w:rsidRDefault="003D384A" w:rsidP="003D384A">
      <w:pPr>
        <w:pStyle w:val="Caption"/>
        <w:jc w:val="both"/>
      </w:pPr>
      <w:bookmarkStart w:id="35" w:name="_Ref392852145"/>
      <w:bookmarkStart w:id="36" w:name="_Toc395616887"/>
      <w:r>
        <w:t xml:space="preserve">Figure </w:t>
      </w:r>
      <w:fldSimple w:instr=" SEQ Figure \* ARABIC ">
        <w:r w:rsidR="00E74E9A">
          <w:rPr>
            <w:noProof/>
          </w:rPr>
          <w:t>2</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Pr>
          <w:noProof/>
        </w:rPr>
        <w:t>[7]</w:t>
      </w:r>
      <w:r>
        <w:fldChar w:fldCharType="end"/>
      </w:r>
      <w:r>
        <w:t>.</w:t>
      </w:r>
      <w:bookmarkEnd w:id="36"/>
    </w:p>
    <w:p w14:paraId="3E1A21C8" w14:textId="568D2144" w:rsidR="000C7F5C" w:rsidRDefault="00F36464" w:rsidP="000C7F5C">
      <w:pPr>
        <w:pStyle w:val="Heading4"/>
      </w:pPr>
      <w:bookmarkStart w:id="37" w:name="_Toc395616861"/>
      <w:r>
        <w:t>B</w:t>
      </w:r>
      <w:r w:rsidR="000C7F5C">
        <w:t xml:space="preserve">MG Manufacture </w:t>
      </w:r>
      <w:r w:rsidR="00541426">
        <w:t>Methods</w:t>
      </w:r>
      <w:bookmarkEnd w:id="37"/>
    </w:p>
    <w:p w14:paraId="5E88CAD3" w14:textId="0C817E3B" w:rsidR="003C73F2" w:rsidRDefault="000C7F5C" w:rsidP="000C7F5C">
      <w:pPr>
        <w:jc w:val="both"/>
      </w:pPr>
      <w:r>
        <w:t xml:space="preserve">As previously </w:t>
      </w:r>
      <w:r w:rsidR="00541426">
        <w:t>mentioned,</w:t>
      </w:r>
      <w:r>
        <w:t xml:space="preserve"> the production of MGs </w:t>
      </w:r>
      <w:r w:rsidR="00F36464">
        <w:t xml:space="preserve">and BMGs </w:t>
      </w:r>
      <w:r>
        <w:t xml:space="preserve">requires alloys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F3925">
        <w:t xml:space="preserve">For </w:t>
      </w:r>
      <w:r w:rsidR="00A9162D">
        <w:t>bulk</w:t>
      </w:r>
      <w:r w:rsidR="003F3925">
        <w:t xml:space="preserve"> samples this</w:t>
      </w:r>
      <w:r w:rsidR="00541426">
        <w:t xml:space="preserve"> is often accomplished from the liquid state via </w:t>
      </w:r>
      <w:r w:rsidR="003C73F2">
        <w:t xml:space="preserve">four </w:t>
      </w:r>
      <w:r w:rsidR="00541426">
        <w:t xml:space="preserve">standard </w:t>
      </w:r>
      <w:r w:rsidR="00A9162D">
        <w:t>methods:</w:t>
      </w:r>
    </w:p>
    <w:p w14:paraId="427699AC" w14:textId="77777777" w:rsidR="003C73F2" w:rsidRDefault="003C73F2" w:rsidP="003C73F2">
      <w:pPr>
        <w:pStyle w:val="ListParagraph"/>
        <w:numPr>
          <w:ilvl w:val="0"/>
          <w:numId w:val="20"/>
        </w:numPr>
        <w:jc w:val="both"/>
      </w:pPr>
      <w:r>
        <w:t xml:space="preserve">Gravity Casting: Molten metal is poured under an air atmosphere into a copper mould to solidify. </w:t>
      </w:r>
    </w:p>
    <w:p w14:paraId="193C5F98" w14:textId="3F5E84BD" w:rsidR="003C73F2" w:rsidRDefault="003C73F2" w:rsidP="003C73F2">
      <w:pPr>
        <w:pStyle w:val="ListParagraph"/>
        <w:numPr>
          <w:ilvl w:val="0"/>
          <w:numId w:val="20"/>
        </w:numPr>
        <w:jc w:val="both"/>
      </w:pPr>
      <w:r>
        <w:t xml:space="preserve">Injection Casting: Molten metal under an inert atmosphere is forced via pressure into a copper mould to solidify. </w:t>
      </w:r>
    </w:p>
    <w:p w14:paraId="006DF34B" w14:textId="187664BC" w:rsidR="003C73F2" w:rsidRDefault="003C73F2" w:rsidP="003C73F2">
      <w:pPr>
        <w:pStyle w:val="ListParagraph"/>
        <w:numPr>
          <w:ilvl w:val="0"/>
          <w:numId w:val="20"/>
        </w:numPr>
        <w:jc w:val="both"/>
      </w:pPr>
      <w:r>
        <w:t xml:space="preserve">Melt Spinning: Molten metal is solidified onto a water cooled copper wheel, producing ribbons of material. </w:t>
      </w:r>
    </w:p>
    <w:p w14:paraId="1480D4DB" w14:textId="77777777" w:rsidR="003C73F2" w:rsidRDefault="003C73F2" w:rsidP="003C73F2">
      <w:pPr>
        <w:pStyle w:val="ListParagraph"/>
        <w:numPr>
          <w:ilvl w:val="0"/>
          <w:numId w:val="20"/>
        </w:numPr>
        <w:jc w:val="both"/>
      </w:pPr>
      <w:r>
        <w:t xml:space="preserve">Strip Casting: Molten metal is extruded between two water cooled copper rollers, producing continuous plate. </w:t>
      </w:r>
    </w:p>
    <w:p w14:paraId="2FAFE0EB" w14:textId="0A0FB4A3" w:rsidR="009A2A7D" w:rsidRDefault="003F3925" w:rsidP="000C7F5C">
      <w:pPr>
        <w:jc w:val="both"/>
      </w:pPr>
      <w:r>
        <w:t xml:space="preserve">These methods yield cooling rate sufficient for production of BMGs with simple </w:t>
      </w:r>
      <w:r w:rsidR="00CE29BC">
        <w:t>geometries</w:t>
      </w:r>
      <w:r>
        <w:t>, but do not allow for complex</w:t>
      </w:r>
      <w:r w:rsidR="00CE29BC">
        <w:t xml:space="preserve"> shapes</w:t>
      </w:r>
      <w:r>
        <w:t xml:space="preserve">. </w:t>
      </w:r>
      <w:r w:rsidR="002B2C73">
        <w:t>More c</w:t>
      </w:r>
      <w:r w:rsidR="00D33583">
        <w:t xml:space="preserve">omplex shape are accomplish through secondary processing above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33583">
        <w:t xml:space="preserve"> </w:t>
      </w:r>
      <w:r w:rsidR="002B2C73">
        <w:t xml:space="preserve">as described next. </w:t>
      </w:r>
    </w:p>
    <w:p w14:paraId="31B85BEA" w14:textId="74A75BD3" w:rsidR="009A2A7D" w:rsidRDefault="009A2A7D" w:rsidP="009A2A7D">
      <w:pPr>
        <w:pStyle w:val="Heading5"/>
      </w:pPr>
      <w:bookmarkStart w:id="38" w:name="_Toc395616862"/>
      <w:r>
        <w:lastRenderedPageBreak/>
        <w:t>Thermoplastic Forming (TPF) Processing</w:t>
      </w:r>
      <w:bookmarkEnd w:id="38"/>
    </w:p>
    <w:p w14:paraId="6B77EC4E" w14:textId="5F05FC62" w:rsidR="008F0C6C" w:rsidRDefault="00847DFE" w:rsidP="009A2A7D">
      <w:pPr>
        <w:jc w:val="both"/>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272304">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272304">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0F4655">
        <w:t xml:space="preserve">as their </w:t>
      </w:r>
      <m:oMath>
        <m:r>
          <w:rPr>
            <w:rFonts w:ascii="Cambria Math" w:hAnsi="Cambria Math"/>
          </w:rPr>
          <m:t>η</m:t>
        </m:r>
      </m:oMath>
      <w:r w:rsidR="000F4655">
        <w:t xml:space="preserve"> reduces to SCL values, enabling the </w:t>
      </w:r>
      <w:r w:rsidR="000F4655">
        <w:rPr>
          <w:rFonts w:eastAsia="Times New Roman"/>
          <w:lang w:eastAsia="en-AU"/>
        </w:rPr>
        <w:t xml:space="preserve">constituent atoms to flow more freely past each other. </w:t>
      </w:r>
    </w:p>
    <w:p w14:paraId="6D8428F9" w14:textId="1379FC11" w:rsidR="007D0E29" w:rsidRDefault="007D0E29" w:rsidP="009A2A7D">
      <w:pPr>
        <w:jc w:val="both"/>
      </w:pPr>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th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internal stresses and allow for high dimensional accuracy in complex BMG components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 Note this processing is unique to BMG systems as the more rigid and limited plastic deformation mechanisms of conventional crystalline metallic systems do not support the high deformation TPF.</w:t>
      </w:r>
    </w:p>
    <w:p w14:paraId="3FE648D5" w14:textId="601A19E8" w:rsidR="001C358E" w:rsidRDefault="001C358E" w:rsidP="009A2A7D">
      <w:pPr>
        <w:jc w:val="both"/>
      </w:pPr>
      <w:r>
        <w:fldChar w:fldCharType="begin"/>
      </w:r>
      <w:r>
        <w:instrText xml:space="preserve"> REF _Ref392861448 \h </w:instrText>
      </w:r>
      <w:r>
        <w:fldChar w:fldCharType="separate"/>
      </w:r>
      <w:r w:rsidR="00E74E9A">
        <w:t xml:space="preserve">Figure </w:t>
      </w:r>
      <w:r w:rsidR="00E74E9A">
        <w:rPr>
          <w:noProof/>
        </w:rPr>
        <w:t>3</w:t>
      </w:r>
      <w:r>
        <w:fldChar w:fldCharType="end"/>
      </w:r>
      <w:r>
        <w:t xml:space="preserve"> shows a TTT </w:t>
      </w:r>
      <w:r w:rsidR="007C0571">
        <w:t>diagram</w:t>
      </w:r>
      <w:r>
        <w:t xml:space="preserve"> for </w:t>
      </w:r>
      <w:r w:rsidR="007C0571">
        <w:t>a generic</w:t>
      </w:r>
      <w:r>
        <w:t xml:space="preserve"> BMG. </w:t>
      </w:r>
      <w:r w:rsidR="00645789">
        <w:t>T</w:t>
      </w:r>
      <w:r>
        <w:t xml:space="preserve">his image </w:t>
      </w:r>
      <w:r w:rsidR="00645789">
        <w:t xml:space="preserve">shows </w:t>
      </w:r>
      <w:r>
        <w:t>the</w:t>
      </w:r>
      <w:r w:rsidR="00645789">
        <w:t xml:space="preserve"> minimum</w:t>
      </w:r>
      <w:r>
        <w:t xml:space="preserv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miss crystallisation nucleation when forming the BMG as line (1). </w:t>
      </w:r>
      <w:r w:rsidR="007C0571">
        <w:t xml:space="preserve">Line (2) then </w:t>
      </w:r>
      <w:r w:rsidR="00645789">
        <w:t>displays</w:t>
      </w:r>
      <w:r w:rsidR="007C0571">
        <w:t xml:space="preserve"> an elevated temperature </w:t>
      </w:r>
      <w:r>
        <w:t xml:space="preserve">processing window available </w:t>
      </w:r>
      <w:r w:rsidR="007C0571">
        <w:t xml:space="preserve">for post-processing of the formed BMG. Note with </w:t>
      </w:r>
      <w:r w:rsidR="004228D9">
        <w:t xml:space="preserve">line (2) </w:t>
      </w:r>
      <w:r w:rsidR="007C0571">
        <w:t>the processing window stays below the crystallisation zone</w:t>
      </w:r>
      <w:r w:rsidR="00645789">
        <w:t xml:space="preserve"> and the</w:t>
      </w:r>
      <w:r w:rsidR="004228D9">
        <w:t>re is a</w:t>
      </w:r>
      <w:r w:rsidR="00645789">
        <w:t xml:space="preserve"> slow cooling </w:t>
      </w:r>
      <w:r w:rsidR="004228D9">
        <w:t>once the</w:t>
      </w:r>
      <w:r w:rsidR="00645789">
        <w:t xml:space="preserve"> post processing is complete</w:t>
      </w:r>
      <w:r w:rsidR="007C0571">
        <w:t xml:space="preserve">.  </w:t>
      </w:r>
    </w:p>
    <w:p w14:paraId="08A9B2FE" w14:textId="77777777" w:rsidR="003D384A" w:rsidRDefault="003D384A" w:rsidP="003D384A">
      <w:pPr>
        <w:keepNext/>
        <w:jc w:val="center"/>
      </w:pPr>
      <w:r>
        <w:rPr>
          <w:noProof/>
          <w:lang w:eastAsia="en-AU"/>
        </w:rPr>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474436C4" w:rsidR="003D384A" w:rsidRDefault="003D384A" w:rsidP="003D384A">
      <w:pPr>
        <w:pStyle w:val="Caption"/>
        <w:jc w:val="both"/>
      </w:pPr>
      <w:bookmarkStart w:id="39" w:name="_Ref392861448"/>
      <w:bookmarkStart w:id="40" w:name="_Toc395616888"/>
      <w:r>
        <w:t xml:space="preserve">Figure </w:t>
      </w:r>
      <w:fldSimple w:instr=" SEQ Figure \* ARABIC ">
        <w:r w:rsidR="00E74E9A">
          <w:rPr>
            <w:noProof/>
          </w:rPr>
          <w:t>3</w:t>
        </w:r>
      </w:fldSimple>
      <w:bookmarkEnd w:id="39"/>
      <w:r>
        <w:t>: Schematic TTT diagram where line (1) indicates the</w:t>
      </w:r>
      <w:r w:rsidR="007D7367">
        <w:t xml:space="preserve"> slowest cooling rate 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w:t>
      </w:r>
      <w:bookmarkEnd w:id="40"/>
      <w:r>
        <w:t xml:space="preserve"> </w:t>
      </w:r>
    </w:p>
    <w:p w14:paraId="612E6BB6" w14:textId="0064326C" w:rsidR="001063CF" w:rsidRDefault="003F3925" w:rsidP="003C73F2">
      <w:pPr>
        <w:jc w:val="both"/>
      </w:pPr>
      <w:r>
        <w:lastRenderedPageBreak/>
        <w:t>These methods are well suited to the production of BMG substrates, but are of no use for forming thin film metallic glass (TFMG). The TFMGs of primary interest for these works must be quenched from the vapour state onto a substrates via the techniques detailed in the next section.</w:t>
      </w:r>
    </w:p>
    <w:p w14:paraId="6195EB58" w14:textId="32B29752" w:rsidR="00AB4811" w:rsidRDefault="001B4B99" w:rsidP="00F5052B">
      <w:pPr>
        <w:pStyle w:val="Heading2"/>
        <w:jc w:val="both"/>
      </w:pPr>
      <w:bookmarkStart w:id="41" w:name="_Toc395616863"/>
      <w:r>
        <w:t>Thin Films</w:t>
      </w:r>
      <w:bookmarkEnd w:id="41"/>
    </w:p>
    <w:p w14:paraId="56CF7B28" w14:textId="77777777" w:rsidR="009B2AB7" w:rsidRDefault="009B2AB7" w:rsidP="00F5052B">
      <w:pPr>
        <w:pStyle w:val="Heading3"/>
        <w:jc w:val="both"/>
      </w:pPr>
      <w:bookmarkStart w:id="42" w:name="_Toc386545849"/>
      <w:bookmarkStart w:id="43" w:name="_Ref391281295"/>
      <w:bookmarkStart w:id="44" w:name="_Ref391281301"/>
      <w:bookmarkStart w:id="45" w:name="_Ref391281306"/>
      <w:bookmarkStart w:id="46" w:name="_Toc395616864"/>
      <w:r>
        <w:t>Deposition</w:t>
      </w:r>
      <w:bookmarkEnd w:id="42"/>
      <w:bookmarkEnd w:id="43"/>
      <w:bookmarkEnd w:id="44"/>
      <w:bookmarkEnd w:id="45"/>
      <w:bookmarkEnd w:id="46"/>
    </w:p>
    <w:p w14:paraId="70B4A304" w14:textId="7E176685" w:rsidR="009B2AB7" w:rsidRDefault="009B2AB7" w:rsidP="00F5052B">
      <w:pPr>
        <w:jc w:val="both"/>
      </w:pPr>
      <w:r>
        <w:t xml:space="preserve">TFMG coatings are readily produced via </w:t>
      </w:r>
      <w:r w:rsidR="009127C9">
        <w:t xml:space="preserve">vapour deposition (VD) </w:t>
      </w:r>
      <w:r>
        <w:t xml:space="preserve">processes such as </w:t>
      </w:r>
      <w:r w:rsidR="009127C9">
        <w:t xml:space="preserve">the physical vapour deposition (PVD) processes of </w:t>
      </w:r>
      <w:r>
        <w:t xml:space="preserve">pulsed laser deposition (PLD) and sputtering. These processes produce the films by condensing vaporised material onto a solid substrate under low vacuum. </w:t>
      </w:r>
    </w:p>
    <w:p w14:paraId="5CDEC976" w14:textId="77777777" w:rsidR="009B2AB7" w:rsidRDefault="009B2AB7" w:rsidP="00F5052B">
      <w:pPr>
        <w:pStyle w:val="Heading4"/>
        <w:jc w:val="both"/>
      </w:pPr>
      <w:bookmarkStart w:id="47" w:name="_Toc395616865"/>
      <w:r>
        <w:t>Pulsed Laser Deposition (PLD)</w:t>
      </w:r>
      <w:bookmarkEnd w:id="47"/>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E74E9A">
        <w:t xml:space="preserve">Figure </w:t>
      </w:r>
      <w:r w:rsidR="00E74E9A">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3FBF089F" w:rsidR="009B2AB7" w:rsidRPr="00120239" w:rsidRDefault="009B2AB7" w:rsidP="00F5052B">
      <w:pPr>
        <w:pStyle w:val="Caption"/>
        <w:jc w:val="both"/>
        <w:rPr>
          <w:rFonts w:eastAsia="Times New Roman"/>
          <w:lang w:eastAsia="en-AU"/>
        </w:rPr>
      </w:pPr>
      <w:bookmarkStart w:id="48" w:name="_Ref389573118"/>
      <w:bookmarkStart w:id="49" w:name="_Toc395616889"/>
      <w:r>
        <w:t xml:space="preserve">Figure </w:t>
      </w:r>
      <w:fldSimple w:instr=" SEQ Figure \* ARABIC ">
        <w:r w:rsidR="00E74E9A">
          <w:rPr>
            <w:noProof/>
          </w:rPr>
          <w:t>4</w:t>
        </w:r>
      </w:fldSimple>
      <w:bookmarkEnd w:id="48"/>
      <w:r>
        <w:t xml:space="preserve">: Schematic of a typical PLD setup showing the incoming laser beam inclined at an approximate 45° angle to the target, and the target and substrate parallel to each other. Adapted from </w:t>
      </w:r>
      <w:r>
        <w:fldChar w:fldCharType="begin"/>
      </w:r>
      <w:r w:rsidR="00D07DF3">
        <w:instrText xml:space="preserve"> ADDIN EN.CITE &lt;EndNote&gt;&lt;Cite&gt;&lt;Author&gt;Krebs&lt;/Author&gt;&lt;Year&gt;1993&lt;/Year&gt;&lt;RecNum&gt;66&lt;/RecNum&gt;&lt;DisplayText&gt;[9]&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D07DF3">
        <w:rPr>
          <w:noProof/>
        </w:rPr>
        <w:t>[9]</w:t>
      </w:r>
      <w:r>
        <w:fldChar w:fldCharType="end"/>
      </w:r>
      <w:r>
        <w:t>.</w:t>
      </w:r>
      <w:bookmarkEnd w:id="49"/>
    </w:p>
    <w:p w14:paraId="1D87D9C9" w14:textId="4C522DC2" w:rsidR="00E86408" w:rsidRDefault="009D5449" w:rsidP="00F5052B">
      <w:pPr>
        <w:jc w:val="both"/>
        <w:rPr>
          <w:rFonts w:eastAsia="Times New Roman"/>
          <w:lang w:eastAsia="en-AU"/>
        </w:rPr>
      </w:pPr>
      <w:r>
        <w:rPr>
          <w:rFonts w:eastAsia="Times New Roman"/>
          <w:lang w:eastAsia="en-AU"/>
        </w:rPr>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D07DF3">
        <w:rPr>
          <w:rFonts w:eastAsia="Times New Roman"/>
          <w:lang w:eastAsia="en-AU"/>
        </w:rPr>
        <w:instrText xml:space="preserve"> ADDIN EN.CITE &lt;EndNote&gt;&lt;Cite&gt;&lt;Author&gt;Dijkkamp&lt;/Author&gt;&lt;Year&gt;1987&lt;/Year&gt;&lt;RecNum&gt;94&lt;/RecNum&gt;&lt;DisplayText&gt;[10, 11]&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D07DF3">
        <w:rPr>
          <w:rFonts w:eastAsia="Times New Roman"/>
          <w:noProof/>
          <w:lang w:eastAsia="en-AU"/>
        </w:rPr>
        <w:t>[10, 11]</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482BCCA2" w14:textId="060A9F42"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D07DF3">
        <w:rPr>
          <w:rFonts w:eastAsia="Times New Roman"/>
          <w:lang w:eastAsia="en-AU"/>
        </w:rPr>
        <w:instrText xml:space="preserve"> ADDIN EN.CITE &lt;EndNote&gt;&lt;Cite AuthorYear="1"&gt;&lt;Author&gt;Cao&lt;/Author&gt;&lt;Year&gt;2013&lt;/Year&gt;&lt;RecNum&gt;54&lt;/RecNum&gt;&lt;DisplayText&gt;Cao [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D07DF3">
        <w:rPr>
          <w:rFonts w:eastAsia="Times New Roman"/>
          <w:noProof/>
          <w:lang w:eastAsia="en-AU"/>
        </w:rPr>
        <w:t>Cao [12]</w:t>
      </w:r>
      <w:r>
        <w:rPr>
          <w:rFonts w:eastAsia="Times New Roman"/>
          <w:lang w:eastAsia="en-AU"/>
        </w:rPr>
        <w:fldChar w:fldCharType="end"/>
      </w:r>
      <w:r>
        <w:rPr>
          <w:rFonts w:eastAsia="Times New Roman"/>
          <w:lang w:eastAsia="en-AU"/>
        </w:rPr>
        <w:t xml:space="preserve"> has identified potential problems in 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E74E9A">
        <w:t xml:space="preserve">Figure </w:t>
      </w:r>
      <w:r w:rsidR="00E74E9A">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e recrystallization</w:t>
      </w:r>
      <w:r>
        <w:rPr>
          <w:rFonts w:eastAsia="Times New Roman"/>
          <w:lang w:eastAsia="en-AU"/>
        </w:rPr>
        <w:t xml:space="preserve"> of amorphous BMG,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08BC7FAB" w:rsidR="009B2AB7" w:rsidRPr="000A37BE" w:rsidRDefault="009B2AB7" w:rsidP="00F5052B">
      <w:pPr>
        <w:pStyle w:val="Caption"/>
        <w:jc w:val="both"/>
        <w:rPr>
          <w:rFonts w:ascii="Calibri" w:eastAsia="Times New Roman" w:hAnsi="Calibri" w:cs="Times New Roman"/>
          <w:color w:val="000000"/>
          <w:lang w:eastAsia="en-AU"/>
        </w:rPr>
      </w:pPr>
      <w:bookmarkStart w:id="50" w:name="_Ref389554898"/>
      <w:bookmarkStart w:id="51" w:name="_Toc395616890"/>
      <w:r>
        <w:t xml:space="preserve">Figure </w:t>
      </w:r>
      <w:fldSimple w:instr=" SEQ Figure \* ARABIC ">
        <w:r w:rsidR="00E74E9A">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D07DF3">
        <w:instrText xml:space="preserve"> ADDIN EN.CITE &lt;EndNote&gt;&lt;Cite&gt;&lt;Author&gt;Cao&lt;/Author&gt;&lt;Year&gt;2013&lt;/Year&gt;&lt;RecNum&gt;54&lt;/RecNum&gt;&lt;DisplayText&gt;[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D07DF3">
        <w:rPr>
          <w:noProof/>
        </w:rPr>
        <w:t>[12]</w:t>
      </w:r>
      <w:r>
        <w:fldChar w:fldCharType="end"/>
      </w:r>
      <w:r>
        <w:t>.</w:t>
      </w:r>
      <w:bookmarkEnd w:id="51"/>
    </w:p>
    <w:p w14:paraId="4BCF0AB9" w14:textId="41AF52F9" w:rsidR="009B2AB7" w:rsidRPr="00120239" w:rsidRDefault="009B2AB7" w:rsidP="00F5052B">
      <w:pPr>
        <w:jc w:val="both"/>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D07DF3">
        <w:rPr>
          <w:rFonts w:eastAsia="Times New Roman"/>
          <w:lang w:eastAsia="en-AU"/>
        </w:rPr>
        <w:instrText xml:space="preserve"> ADDIN EN.CITE &lt;EndNote&gt;&lt;Cite AuthorYear="1"&gt;&lt;Author&gt;Krebs&lt;/Author&gt;&lt;Year&gt;1993&lt;/Year&gt;&lt;RecNum&gt;66&lt;/RecNum&gt;&lt;DisplayText&gt;Krebs and Bremert [9]&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D07DF3">
        <w:rPr>
          <w:rFonts w:eastAsia="Times New Roman"/>
          <w:noProof/>
          <w:lang w:eastAsia="en-AU"/>
        </w:rPr>
        <w:t>Krebs and Bremert [9]</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D07DF3">
        <w:rPr>
          <w:rFonts w:eastAsia="Times New Roman"/>
          <w:lang w:eastAsia="en-AU"/>
        </w:rPr>
        <w:instrText xml:space="preserve"> ADDIN EN.CITE &lt;EndNote&gt;&lt;Cite AuthorYear="1"&gt;&lt;Author&gt;Cao&lt;/Author&gt;&lt;Year&gt;2013&lt;/Year&gt;&lt;RecNum&gt;54&lt;/RecNum&gt;&lt;DisplayText&gt;Cao [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D07DF3">
        <w:rPr>
          <w:rFonts w:eastAsia="Times New Roman"/>
          <w:noProof/>
          <w:lang w:eastAsia="en-AU"/>
        </w:rPr>
        <w:t>Cao [12]</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defaults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52" w:name="_Toc395616866"/>
      <w:r>
        <w:t>Sputtering Deposition</w:t>
      </w:r>
      <w:bookmarkEnd w:id="52"/>
    </w:p>
    <w:p w14:paraId="55F62EDD" w14:textId="77777777"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that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53" w:name="_Toc395616867"/>
      <w:r w:rsidRPr="00120239">
        <w:rPr>
          <w:rFonts w:eastAsia="Times New Roman"/>
          <w:lang w:eastAsia="en-AU"/>
        </w:rPr>
        <w:t>Direct Current (DC) Sputtering</w:t>
      </w:r>
      <w:bookmarkEnd w:id="53"/>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4"/>
      <w:r>
        <w:rPr>
          <w:rFonts w:eastAsia="Times New Roman"/>
          <w:lang w:eastAsia="en-AU"/>
        </w:rPr>
        <w:t>atoms</w:t>
      </w:r>
      <w:r w:rsidR="00DE130A">
        <w:rPr>
          <w:rFonts w:eastAsia="Times New Roman"/>
          <w:lang w:eastAsia="en-AU"/>
        </w:rPr>
        <w:t xml:space="preserve"> </w:t>
      </w:r>
      <w:commentRangeStart w:id="55"/>
      <w:r w:rsidR="00DE130A">
        <w:rPr>
          <w:rFonts w:eastAsia="Times New Roman"/>
          <w:lang w:eastAsia="en-AU"/>
        </w:rPr>
        <w:t>as a plasma</w:t>
      </w:r>
      <w:r>
        <w:rPr>
          <w:rFonts w:eastAsia="Times New Roman"/>
          <w:lang w:eastAsia="en-AU"/>
        </w:rPr>
        <w:t xml:space="preserve"> </w:t>
      </w:r>
      <w:commentRangeEnd w:id="54"/>
      <w:r>
        <w:rPr>
          <w:rStyle w:val="CommentReference"/>
        </w:rPr>
        <w:commentReference w:id="54"/>
      </w:r>
      <w:commentRangeEnd w:id="55"/>
      <w:r w:rsidR="00DE130A">
        <w:rPr>
          <w:rStyle w:val="CommentReference"/>
        </w:rPr>
        <w:commentReference w:id="55"/>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E74E9A">
        <w:t xml:space="preserve">Figure </w:t>
      </w:r>
      <w:r w:rsidR="00E74E9A">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90E778D" w:rsidR="009B2AB7" w:rsidRDefault="009B2AB7" w:rsidP="00F5052B">
      <w:pPr>
        <w:pStyle w:val="Caption"/>
        <w:jc w:val="both"/>
        <w:rPr>
          <w:rFonts w:eastAsia="Times New Roman"/>
          <w:lang w:eastAsia="en-AU"/>
        </w:rPr>
      </w:pPr>
      <w:bookmarkStart w:id="56" w:name="_Ref390874095"/>
      <w:bookmarkStart w:id="57" w:name="_Toc395616891"/>
      <w:r>
        <w:t xml:space="preserve">Figure </w:t>
      </w:r>
      <w:fldSimple w:instr=" SEQ Figure \* ARABIC ">
        <w:r w:rsidR="00E74E9A">
          <w:rPr>
            <w:noProof/>
          </w:rPr>
          <w:t>6</w:t>
        </w:r>
      </w:fldSimple>
      <w:bookmarkEnd w:id="56"/>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Adapted from </w:t>
      </w:r>
      <w:r>
        <w:fldChar w:fldCharType="begin"/>
      </w:r>
      <w:r w:rsidR="00D07DF3">
        <w:instrText xml:space="preserve"> ADDIN EN.CITE &lt;EndNote&gt;&lt;Cite&gt;&lt;Author&gt;Brown&lt;/Author&gt;&lt;Year&gt;2014&lt;/Year&gt;&lt;RecNum&gt;72&lt;/RecNum&gt;&lt;DisplayText&gt;[13]&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D07DF3">
        <w:rPr>
          <w:noProof/>
        </w:rPr>
        <w:t>[13]</w:t>
      </w:r>
      <w:r>
        <w:fldChar w:fldCharType="end"/>
      </w:r>
      <w:r>
        <w:t>.</w:t>
      </w:r>
      <w:bookmarkEnd w:id="57"/>
    </w:p>
    <w:p w14:paraId="74B2C9B9" w14:textId="2096B73C" w:rsidR="009B2AB7" w:rsidRDefault="009B2AB7" w:rsidP="007B5A5E">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jc w:val="both"/>
        <w:rPr>
          <w:rFonts w:eastAsia="Times New Roman"/>
          <w:lang w:eastAsia="en-AU"/>
        </w:rPr>
      </w:pPr>
      <w:bookmarkStart w:id="58" w:name="_Toc395616868"/>
      <w:r w:rsidRPr="00120239">
        <w:rPr>
          <w:rFonts w:eastAsia="Times New Roman"/>
          <w:lang w:eastAsia="en-AU"/>
        </w:rPr>
        <w:t>Magnetron Sputtering</w:t>
      </w:r>
      <w:bookmarkEnd w:id="58"/>
    </w:p>
    <w:p w14:paraId="17373585" w14:textId="77777777" w:rsidR="009B2AB7" w:rsidRDefault="009B2AB7" w:rsidP="007B5A5E">
      <w:pPr>
        <w:jc w:val="both"/>
      </w:pPr>
      <w:r>
        <w:t xml:space="preserve">Magnetron sputtering is a variant of DC sputtering which improves ionisation efficiency by applying a magnetic field to trap the charged Ar+ ions near the target surface. This variant has proven popular in recent studies and all further mention of sputtering shall be magnetron sputtering, unless otherwise noted. </w:t>
      </w:r>
    </w:p>
    <w:p w14:paraId="3C0CE69D" w14:textId="51DC8687" w:rsidR="009B2AB7" w:rsidRPr="00DF1FE4" w:rsidRDefault="009B2AB7" w:rsidP="007B5A5E">
      <w:pPr>
        <w:jc w:val="both"/>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59"/>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59"/>
      <w:r w:rsidR="00061612">
        <w:rPr>
          <w:rStyle w:val="CommentReference"/>
        </w:rPr>
        <w:commentReference w:id="59"/>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6DCE0ED1" w:rsidR="009B2AB7" w:rsidRDefault="00FC30FB" w:rsidP="007B5A5E">
      <w:pPr>
        <w:jc w:val="both"/>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film surfaces </w:t>
      </w:r>
      <w:r w:rsidR="009B2AB7">
        <w:rPr>
          <w:rFonts w:eastAsia="Times New Roman"/>
          <w:lang w:eastAsia="en-AU"/>
        </w:rPr>
        <w:fldChar w:fldCharType="begin">
          <w:fldData xml:space="preserve">PEVuZE5vdGU+PENpdGU+PEF1dGhvcj5MaXU8L0F1dGhvcj48WWVhcj4yMDEyPC9ZZWFyPjxSZWNO
dW0+MTY8L1JlY051bT48RGlzcGxheVRleHQ+WzIsIDEy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D07DF3">
        <w:rPr>
          <w:rFonts w:eastAsia="Times New Roman"/>
          <w:lang w:eastAsia="en-AU"/>
        </w:rPr>
        <w:instrText xml:space="preserve"> ADDIN EN.CITE </w:instrText>
      </w:r>
      <w:r w:rsidR="00D07DF3">
        <w:rPr>
          <w:rFonts w:eastAsia="Times New Roman"/>
          <w:lang w:eastAsia="en-AU"/>
        </w:rPr>
        <w:fldChar w:fldCharType="begin">
          <w:fldData xml:space="preserve">PEVuZE5vdGU+PENpdGU+PEF1dGhvcj5MaXU8L0F1dGhvcj48WWVhcj4yMDEyPC9ZZWFyPjxSZWNO
dW0+MTY8L1JlY051bT48RGlzcGxheVRleHQ+WzIsIDEy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D07DF3">
        <w:rPr>
          <w:rFonts w:eastAsia="Times New Roman"/>
          <w:lang w:eastAsia="en-AU"/>
        </w:rPr>
        <w:instrText xml:space="preserve"> ADDIN EN.CITE.DATA </w:instrText>
      </w:r>
      <w:r w:rsidR="00D07DF3">
        <w:rPr>
          <w:rFonts w:eastAsia="Times New Roman"/>
          <w:lang w:eastAsia="en-AU"/>
        </w:rPr>
      </w:r>
      <w:r w:rsidR="00D07DF3">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D07DF3">
        <w:rPr>
          <w:rFonts w:eastAsia="Times New Roman"/>
          <w:noProof/>
          <w:lang w:eastAsia="en-AU"/>
        </w:rPr>
        <w:t>[2, 1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2EF3A6A0" w14:textId="64994868" w:rsidR="00317322" w:rsidRDefault="009B2AB7" w:rsidP="007B5A5E">
      <w:pPr>
        <w:jc w:val="both"/>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w:t>
      </w:r>
      <w:commentRangeStart w:id="60"/>
      <w:r>
        <w:rPr>
          <w:rFonts w:eastAsia="Times New Roman"/>
          <w:lang w:eastAsia="en-AU"/>
        </w:rPr>
        <w:t xml:space="preserve">same composition </w:t>
      </w:r>
      <w:commentRangeEnd w:id="60"/>
      <w:r w:rsidR="00F84ED3">
        <w:rPr>
          <w:rStyle w:val="CommentReference"/>
        </w:rPr>
        <w:commentReference w:id="60"/>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EyLCAxNF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D07DF3">
        <w:rPr>
          <w:rFonts w:eastAsia="Times New Roman"/>
          <w:lang w:eastAsia="en-AU"/>
        </w:rPr>
        <w:instrText xml:space="preserve"> ADDIN EN.CITE </w:instrText>
      </w:r>
      <w:r w:rsidR="00D07DF3">
        <w:rPr>
          <w:rFonts w:eastAsia="Times New Roman"/>
          <w:lang w:eastAsia="en-AU"/>
        </w:rPr>
        <w:fldChar w:fldCharType="begin">
          <w:fldData xml:space="preserve">PEVuZE5vdGU+PENpdGU+PEF1dGhvcj5MaXU8L0F1dGhvcj48WWVhcj4yMDEyPC9ZZWFyPjxSZWNO
dW0+MTY8L1JlY051bT48RGlzcGxheVRleHQ+WzIsIDEyLCAxNF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D07DF3">
        <w:rPr>
          <w:rFonts w:eastAsia="Times New Roman"/>
          <w:lang w:eastAsia="en-AU"/>
        </w:rPr>
        <w:instrText xml:space="preserve"> ADDIN EN.CITE.DATA </w:instrText>
      </w:r>
      <w:r w:rsidR="00D07DF3">
        <w:rPr>
          <w:rFonts w:eastAsia="Times New Roman"/>
          <w:lang w:eastAsia="en-AU"/>
        </w:rPr>
      </w:r>
      <w:r w:rsidR="00D07DF3">
        <w:rPr>
          <w:rFonts w:eastAsia="Times New Roman"/>
          <w:lang w:eastAsia="en-AU"/>
        </w:rPr>
        <w:fldChar w:fldCharType="end"/>
      </w:r>
      <w:r>
        <w:rPr>
          <w:rFonts w:eastAsia="Times New Roman"/>
          <w:lang w:eastAsia="en-AU"/>
        </w:rPr>
      </w:r>
      <w:r>
        <w:rPr>
          <w:rFonts w:eastAsia="Times New Roman"/>
          <w:lang w:eastAsia="en-AU"/>
        </w:rPr>
        <w:fldChar w:fldCharType="separate"/>
      </w:r>
      <w:r w:rsidR="00D07DF3">
        <w:rPr>
          <w:rFonts w:eastAsia="Times New Roman"/>
          <w:noProof/>
          <w:lang w:eastAsia="en-AU"/>
        </w:rPr>
        <w:t>[2, 12, 14]</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 of composition target 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1"/>
      <w:r w:rsidR="00E247A8">
        <w:rPr>
          <w:rFonts w:eastAsia="Times New Roman"/>
          <w:lang w:eastAsia="en-AU"/>
        </w:rPr>
        <w:fldChar w:fldCharType="begin">
          <w:fldData xml:space="preserve">PEVuZE5vdGU+PENpdGU+PEF1dGhvcj5EZW5nPC9BdXRob3I+PFllYXI+MjAwNzwvWWVhcj48UmVj
TnVtPjExPC9SZWNOdW0+PERpc3BsYXlUZXh0PlsxNS0x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D07DF3">
        <w:rPr>
          <w:rFonts w:eastAsia="Times New Roman"/>
          <w:lang w:eastAsia="en-AU"/>
        </w:rPr>
        <w:instrText xml:space="preserve"> ADDIN EN.CITE </w:instrText>
      </w:r>
      <w:r w:rsidR="00D07DF3">
        <w:rPr>
          <w:rFonts w:eastAsia="Times New Roman"/>
          <w:lang w:eastAsia="en-AU"/>
        </w:rPr>
        <w:fldChar w:fldCharType="begin">
          <w:fldData xml:space="preserve">PEVuZE5vdGU+PENpdGU+PEF1dGhvcj5EZW5nPC9BdXRob3I+PFllYXI+MjAwNzwvWWVhcj48UmVj
TnVtPjExPC9SZWNOdW0+PERpc3BsYXlUZXh0PlsxNS0x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D07DF3">
        <w:rPr>
          <w:rFonts w:eastAsia="Times New Roman"/>
          <w:lang w:eastAsia="en-AU"/>
        </w:rPr>
        <w:instrText xml:space="preserve"> ADDIN EN.CITE.DATA </w:instrText>
      </w:r>
      <w:r w:rsidR="00D07DF3">
        <w:rPr>
          <w:rFonts w:eastAsia="Times New Roman"/>
          <w:lang w:eastAsia="en-AU"/>
        </w:rPr>
      </w:r>
      <w:r w:rsidR="00D07DF3">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D07DF3">
        <w:rPr>
          <w:rFonts w:eastAsia="Times New Roman"/>
          <w:noProof/>
          <w:lang w:eastAsia="en-AU"/>
        </w:rPr>
        <w:t>[15-17]</w:t>
      </w:r>
      <w:r w:rsidR="00E247A8">
        <w:rPr>
          <w:rFonts w:eastAsia="Times New Roman"/>
          <w:lang w:eastAsia="en-AU"/>
        </w:rPr>
        <w:fldChar w:fldCharType="end"/>
      </w:r>
      <w:commentRangeEnd w:id="61"/>
      <w:r w:rsidR="007C119D">
        <w:rPr>
          <w:rStyle w:val="CommentReference"/>
        </w:rPr>
        <w:commentReference w:id="61"/>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w:t>
      </w:r>
      <w:r>
        <w:rPr>
          <w:rFonts w:eastAsia="Times New Roman"/>
          <w:lang w:eastAsia="en-AU"/>
        </w:rPr>
        <w:lastRenderedPageBreak/>
        <w:t xml:space="preserve">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Mg </w:t>
      </w:r>
      <w:r w:rsidR="00D932A3">
        <w:t xml:space="preserve">based </w:t>
      </w:r>
      <w:r>
        <w:t xml:space="preserve">systems.   </w:t>
      </w:r>
    </w:p>
    <w:p w14:paraId="677BA3D5" w14:textId="7F75032D" w:rsidR="00317322" w:rsidRPr="00317322" w:rsidRDefault="00317322" w:rsidP="00317322">
      <w:pPr>
        <w:jc w:val="both"/>
      </w:pPr>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lower vacuum pressures, faster deposition rates, and better surface finishes. For these reason sputtering shall be the preferred method for TFMG deposition in these works. </w:t>
      </w:r>
    </w:p>
    <w:p w14:paraId="6B1FEA95" w14:textId="77777777" w:rsidR="008E6675" w:rsidRDefault="008E6675" w:rsidP="007B5A5E">
      <w:pPr>
        <w:pStyle w:val="Heading3"/>
        <w:jc w:val="both"/>
      </w:pPr>
      <w:bookmarkStart w:id="62" w:name="_Toc395616869"/>
      <w:r>
        <w:t>Thin Film Properties</w:t>
      </w:r>
      <w:bookmarkEnd w:id="62"/>
    </w:p>
    <w:p w14:paraId="4277397C" w14:textId="3732B2A2" w:rsidR="008E6675" w:rsidRDefault="008E6675" w:rsidP="007B5A5E">
      <w:pPr>
        <w:jc w:val="both"/>
      </w:pPr>
      <w:r>
        <w:t xml:space="preserve">Thin films have been shown to increase a BMGs bending ductility </w:t>
      </w:r>
      <w:r>
        <w:fldChar w:fldCharType="begin"/>
      </w:r>
      <w:r w:rsidR="00D07DF3">
        <w:instrText xml:space="preserve"> ADDIN EN.CITE &lt;EndNote&gt;&lt;Cite&gt;&lt;Author&gt;Chu&lt;/Author&gt;&lt;Year&gt;2012&lt;/Year&gt;&lt;RecNum&gt;14&lt;/RecNum&gt;&lt;DisplayText&gt;[1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sidR="00D07DF3">
        <w:rPr>
          <w:noProof/>
        </w:rPr>
        <w:t>[18]</w:t>
      </w:r>
      <w:r>
        <w:fldChar w:fldCharType="end"/>
      </w:r>
      <w:r>
        <w:t>.</w:t>
      </w:r>
    </w:p>
    <w:p w14:paraId="62E3E7B1" w14:textId="03F8A960" w:rsidR="005D688C" w:rsidRPr="004E0F86" w:rsidRDefault="005D688C" w:rsidP="007B5A5E">
      <w:pPr>
        <w:jc w:val="both"/>
      </w:pPr>
      <w:r w:rsidRPr="00210006">
        <w:rPr>
          <w:highlight w:val="yellow"/>
        </w:rPr>
        <w:t xml:space="preserve">It has been established that TFMGs displace different characteristics from BMGs. Coating of TFMGs directly onto BMGs can affect the BMGs </w:t>
      </w:r>
      <w:r w:rsidRPr="00B91D63">
        <w:rPr>
          <w:highlight w:val="yellow"/>
        </w:rPr>
        <w:t xml:space="preserve">characteristics. From </w:t>
      </w:r>
      <w:r>
        <w:rPr>
          <w:highlight w:val="yellow"/>
        </w:rPr>
        <w:t>“</w:t>
      </w:r>
      <w:r w:rsidRPr="00B91D63">
        <w:rPr>
          <w:highlight w:val="yellow"/>
        </w:rPr>
        <w:t>Bendable Metallic Glasses?</w:t>
      </w:r>
      <w:r w:rsidRPr="005C2D7F">
        <w:rPr>
          <w:highlight w:val="yellow"/>
        </w:rPr>
        <w:t>??”</w:t>
      </w:r>
      <w:r>
        <w:t xml:space="preserve"> </w:t>
      </w:r>
    </w:p>
    <w:p w14:paraId="5ACF9672" w14:textId="581265C3" w:rsidR="008E6675" w:rsidRDefault="008E6675" w:rsidP="007B5A5E">
      <w:pPr>
        <w:pStyle w:val="Heading3"/>
        <w:jc w:val="both"/>
      </w:pPr>
      <w:bookmarkStart w:id="63" w:name="_Toc395616870"/>
      <w:r>
        <w:t>Thin Film Adhesion</w:t>
      </w:r>
      <w:bookmarkEnd w:id="63"/>
    </w:p>
    <w:p w14:paraId="68CB8920" w14:textId="7125CAC4" w:rsidR="008E6675" w:rsidRDefault="008E6675" w:rsidP="007B5A5E">
      <w:pPr>
        <w:jc w:val="both"/>
      </w:pPr>
      <w:r>
        <w:t xml:space="preserve">The adhesion of films is readily tested via scat methods </w:t>
      </w:r>
      <w:r>
        <w:fldChar w:fldCharType="begin">
          <w:fldData xml:space="preserve">PEVuZE5vdGU+PENpdGU+PEF1dGhvcj5CdWxsPC9BdXRob3I+PFllYXI+MTk5NjwvWWVhcj48UmVj
TnVtPjU2PC9SZWNOdW0+PERpc3BsYXlUZXh0PlsxOS0y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D07DF3">
        <w:instrText xml:space="preserve"> ADDIN EN.CITE </w:instrText>
      </w:r>
      <w:r w:rsidR="00D07DF3">
        <w:fldChar w:fldCharType="begin">
          <w:fldData xml:space="preserve">PEVuZE5vdGU+PENpdGU+PEF1dGhvcj5CdWxsPC9BdXRob3I+PFllYXI+MTk5NjwvWWVhcj48UmVj
TnVtPjU2PC9SZWNOdW0+PERpc3BsYXlUZXh0PlsxOS0y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D07DF3">
        <w:instrText xml:space="preserve"> ADDIN EN.CITE.DATA </w:instrText>
      </w:r>
      <w:r w:rsidR="00D07DF3">
        <w:fldChar w:fldCharType="end"/>
      </w:r>
      <w:r>
        <w:fldChar w:fldCharType="separate"/>
      </w:r>
      <w:r w:rsidR="00D07DF3">
        <w:rPr>
          <w:noProof/>
        </w:rPr>
        <w:t>[19-22]</w:t>
      </w:r>
      <w:r>
        <w:fldChar w:fldCharType="end"/>
      </w:r>
      <w:r>
        <w:t>.</w:t>
      </w:r>
    </w:p>
    <w:p w14:paraId="4F727E63" w14:textId="4D2CC29D" w:rsidR="00AB4811" w:rsidRDefault="00AB4811" w:rsidP="007B5A5E">
      <w:pPr>
        <w:pStyle w:val="Heading3"/>
        <w:jc w:val="both"/>
      </w:pPr>
      <w:bookmarkStart w:id="64" w:name="_Toc386545848"/>
      <w:bookmarkStart w:id="65" w:name="_Ref392575118"/>
      <w:bookmarkStart w:id="66" w:name="_Ref392575122"/>
      <w:bookmarkStart w:id="67" w:name="_Toc395616871"/>
      <w:commentRangeStart w:id="68"/>
      <w:r>
        <w:t>Ultrastable M</w:t>
      </w:r>
      <w:r w:rsidR="009B2AB7">
        <w:t xml:space="preserve">etallic </w:t>
      </w:r>
      <w:r>
        <w:t>G</w:t>
      </w:r>
      <w:r w:rsidR="009B2AB7">
        <w:t>las</w:t>
      </w:r>
      <w:r>
        <w:t>s</w:t>
      </w:r>
      <w:bookmarkEnd w:id="64"/>
      <w:r w:rsidR="00456FD4">
        <w:t xml:space="preserve"> (SMG)</w:t>
      </w:r>
      <w:commentRangeEnd w:id="68"/>
      <w:r w:rsidR="00DB6016">
        <w:rPr>
          <w:rStyle w:val="CommentReference"/>
          <w:rFonts w:asciiTheme="minorHAnsi" w:eastAsiaTheme="minorEastAsia" w:hAnsiTheme="minorHAnsi" w:cstheme="minorBidi"/>
          <w:b w:val="0"/>
          <w:bCs w:val="0"/>
          <w:color w:val="auto"/>
        </w:rPr>
        <w:commentReference w:id="68"/>
      </w:r>
      <w:bookmarkEnd w:id="65"/>
      <w:bookmarkEnd w:id="66"/>
      <w:bookmarkEnd w:id="67"/>
    </w:p>
    <w:p w14:paraId="59928A5B" w14:textId="0C92E292" w:rsidR="00905DB2" w:rsidRDefault="00CA3086" w:rsidP="007B5A5E">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suggest</w:t>
      </w:r>
      <w:r w:rsidR="00905DB2">
        <w:t xml:space="preserve"> the high kinetic stability because of the higher temperatures required to dislodge their atoms from the glassy configuration </w:t>
      </w:r>
      <w:r w:rsidR="00905DB2">
        <w:fldChar w:fldCharType="begin"/>
      </w:r>
      <w:r w:rsidR="00D07DF3">
        <w:instrText xml:space="preserve"> ADDIN EN.CITE &lt;EndNote&gt;&lt;Cite&gt;&lt;Author&gt;Swallen&lt;/Author&gt;&lt;Year&gt;2007&lt;/Year&gt;&lt;RecNum&gt;32&lt;/RecNum&gt;&lt;DisplayText&gt;[23, 24]&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D07DF3">
        <w:rPr>
          <w:noProof/>
        </w:rPr>
        <w:t>[23, 24]</w:t>
      </w:r>
      <w:r w:rsidR="00905DB2">
        <w:fldChar w:fldCharType="end"/>
      </w:r>
      <w:r w:rsidR="00905DB2">
        <w:t>. This naturally extends to give USGs higher service temperatures, and hence higher melting temperatures relative to their traditional non-stable counterparts.</w:t>
      </w:r>
    </w:p>
    <w:p w14:paraId="69AFADF1" w14:textId="20B53771" w:rsidR="001B4B99" w:rsidRDefault="001B4B99" w:rsidP="007B5A5E">
      <w:pPr>
        <w:pStyle w:val="Heading4"/>
        <w:jc w:val="both"/>
      </w:pPr>
      <w:bookmarkStart w:id="69" w:name="_Ref391633440"/>
      <w:bookmarkStart w:id="70" w:name="_Ref391633445"/>
      <w:bookmarkStart w:id="71" w:name="_Toc395616872"/>
      <w:r>
        <w:t>SMG Production</w:t>
      </w:r>
      <w:bookmarkEnd w:id="69"/>
      <w:bookmarkEnd w:id="70"/>
      <w:bookmarkEnd w:id="71"/>
    </w:p>
    <w:p w14:paraId="7FED47A8" w14:textId="4F9EFD89" w:rsidR="00630931" w:rsidRDefault="00630931" w:rsidP="007B5A5E">
      <w:pPr>
        <w:jc w:val="both"/>
      </w:pPr>
      <w:r>
        <w:t>To date the only developed USGs are of organic, molecular and polymer</w:t>
      </w:r>
      <w:r w:rsidR="00274744">
        <w:t xml:space="preserve"> glasses</w:t>
      </w:r>
      <w:r>
        <w:t xml:space="preserve">, with very few attempts being made to produce ultrastable metallic glasses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Zr</w:t>
      </w:r>
      <w:r w:rsidRPr="001A0A42">
        <w:rPr>
          <w:vertAlign w:val="subscript"/>
        </w:rPr>
        <w:t>65</w:t>
      </w:r>
      <w:r>
        <w:t>Cu</w:t>
      </w:r>
      <w:r>
        <w:rPr>
          <w:vertAlign w:val="subscript"/>
        </w:rPr>
        <w:t>27.5</w:t>
      </w:r>
      <w:r>
        <w:t>Al</w:t>
      </w:r>
      <w:r>
        <w:rPr>
          <w:vertAlign w:val="subscript"/>
        </w:rPr>
        <w:t>7.5</w:t>
      </w:r>
      <w:r>
        <w:t xml:space="preserve"> has helped to established initial understanding of </w:t>
      </w:r>
      <w:r w:rsidR="006E5758">
        <w:t xml:space="preserve">what appears to be </w:t>
      </w:r>
      <w:r>
        <w:t>SMGs</w:t>
      </w:r>
      <w:r w:rsidR="006E5758">
        <w:t>,</w:t>
      </w:r>
      <w:r>
        <w:t xml:space="preserve"> though it remains to be seen if the established trends extend to other metallic systems. </w:t>
      </w:r>
    </w:p>
    <w:p w14:paraId="6378BBF2" w14:textId="0CB846E0" w:rsidR="00C033DF" w:rsidRDefault="006E5758" w:rsidP="007B5A5E">
      <w:pPr>
        <w:jc w:val="both"/>
      </w:pPr>
      <w:r>
        <w:t>P</w:t>
      </w:r>
      <w:r w:rsidR="00461F9F">
        <w:t>roduction</w:t>
      </w:r>
      <w:r w:rsidR="002A47F1">
        <w:t xml:space="preserve"> of</w:t>
      </w:r>
      <w:r w:rsidR="00461F9F">
        <w:t xml:space="preserve"> </w:t>
      </w:r>
      <w:r w:rsidR="00630931">
        <w:t xml:space="preserve">USGs </w:t>
      </w:r>
      <w:r w:rsidR="003D193C">
        <w:t xml:space="preserve">is via </w:t>
      </w:r>
      <w:r w:rsidR="00461F9F">
        <w:t>VD techniques on</w:t>
      </w:r>
      <w:r>
        <w:t>to</w:t>
      </w:r>
      <w:r w:rsidR="00461F9F">
        <w:t xml:space="preserve"> a substrate at an elevated temperature. The initial work on USGs has </w:t>
      </w:r>
      <w:r w:rsidR="00630931">
        <w:t>shown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DA38FA">
        <w:t>needs to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Thus </w:t>
      </w:r>
      <w:r w:rsidR="00E02540">
        <w:t xml:space="preserve">while </w:t>
      </w:r>
      <w:r w:rsidR="00630931">
        <w:t xml:space="preserve">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zLTI2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D07DF3">
        <w:instrText xml:space="preserve"> ADDIN EN.CITE </w:instrText>
      </w:r>
      <w:r w:rsidR="00D07DF3">
        <w:fldChar w:fldCharType="begin">
          <w:fldData xml:space="preserve">PEVuZE5vdGU+PENpdGU+PEF1dGhvcj5EYXdzb248L0F1dGhvcj48WWVhcj4yMDExPC9ZZWFyPjxS
ZWNOdW0+ODc8L1JlY051bT48RGlzcGxheVRleHQ+WzEsIDIzLTI2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D07DF3">
        <w:instrText xml:space="preserve"> ADDIN EN.CITE.DATA </w:instrText>
      </w:r>
      <w:r w:rsidR="00D07DF3">
        <w:fldChar w:fldCharType="end"/>
      </w:r>
      <w:r w:rsidR="00E02540">
        <w:fldChar w:fldCharType="separate"/>
      </w:r>
      <w:r w:rsidR="00D07DF3">
        <w:rPr>
          <w:noProof/>
        </w:rPr>
        <w:t>[1, 23-26]</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go</w:t>
      </w:r>
      <w:r w:rsidR="00825141">
        <w:t>es</w:t>
      </w:r>
      <w:r w:rsidR="00C033DF">
        <w:t xml:space="preserve"> on to note while</w:t>
      </w:r>
      <w:r w:rsidR="005D1316">
        <w:t xml:space="preserve"> it appears more complicated atomic structures require higher temperatures to arrange into USG configurations no definite mechanism has been identified for why USGs have ideal ranges well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0E2ECE">
        <w:t>,</w:t>
      </w:r>
      <w:r w:rsidR="00825141">
        <w:t xml:space="preserve"> as higher temperatures would allow for </w:t>
      </w:r>
      <w:r w:rsidR="005B4A6D">
        <w:t xml:space="preserve">more </w:t>
      </w:r>
      <w:r w:rsidR="00825141">
        <w:t xml:space="preserve">efficient rearrangement of </w:t>
      </w:r>
      <w:commentRangeStart w:id="72"/>
      <w:r w:rsidR="00825141">
        <w:t>atoms</w:t>
      </w:r>
      <w:commentRangeEnd w:id="72"/>
      <w:r w:rsidR="00D53AC4">
        <w:rPr>
          <w:rStyle w:val="CommentReference"/>
        </w:rPr>
        <w:commentReference w:id="72"/>
      </w:r>
      <w:r w:rsidR="00C033DF">
        <w:t xml:space="preserve">. </w:t>
      </w:r>
    </w:p>
    <w:p w14:paraId="29F38310" w14:textId="0FF6EC11" w:rsidR="00825141" w:rsidRDefault="00825141" w:rsidP="007B5A5E">
      <w:pPr>
        <w:jc w:val="both"/>
      </w:pPr>
      <w:r>
        <w:t xml:space="preserve">The molecular relaxation kinetics of glasses are the reason VD techniques are required to produce the unique properties of USGs. This is easily demonstrated with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by about 3 kelvin </w:t>
      </w:r>
      <w:commentRangeStart w:id="73"/>
      <w:r>
        <w:fldChar w:fldCharType="begin"/>
      </w:r>
      <w:r w:rsidR="00BC487E">
        <w:instrText xml:space="preserve"> ADDIN EN.CITE &lt;EndNote&gt;&lt;Cite&gt;&lt;Author&gt;Dawson&lt;/Author&gt;&lt;Year&gt;2011&lt;/Year&gt;&lt;RecNum&gt;87&lt;/RecNum&gt;&lt;DisplayText&gt;[4, 24]&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fldChar w:fldCharType="separate"/>
      </w:r>
      <w:r w:rsidR="00BC487E">
        <w:rPr>
          <w:noProof/>
        </w:rPr>
        <w:t>[4, 24]</w:t>
      </w:r>
      <w:r>
        <w:fldChar w:fldCharType="end"/>
      </w:r>
      <w:commentRangeEnd w:id="73"/>
      <w:r>
        <w:rPr>
          <w:rStyle w:val="CommentReference"/>
        </w:rPr>
        <w:commentReference w:id="73"/>
      </w:r>
      <w:r>
        <w:t xml:space="preserve">. The results of the VD techniques cannot even be replicated with extensive artificial aging or annealing times below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example </w:t>
      </w:r>
      <w:r>
        <w:fldChar w:fldCharType="begin"/>
      </w:r>
      <w:r w:rsidR="00D07DF3">
        <w:instrText xml:space="preserve"> ADDIN EN.CITE &lt;EndNote&gt;&lt;Cite AuthorYear="1"&gt;&lt;Author&gt;Swallen&lt;/Author&gt;&lt;Year&gt;2007&lt;/Year&gt;&lt;RecNum&gt;32&lt;/RecNum&gt;&lt;DisplayText&gt;Swallen, et al. [23]&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Swallen, et al. [23]</w:t>
      </w:r>
      <w:r>
        <w:fldChar w:fldCharType="end"/>
      </w:r>
      <w:r>
        <w:t xml:space="preserve"> found with </w:t>
      </w:r>
      <w:r w:rsidR="00D20876">
        <w:t>molecular</w:t>
      </w:r>
      <w:commentRangeStart w:id="74"/>
      <w:r>
        <w:t xml:space="preserve"> </w:t>
      </w:r>
      <w:commentRangeEnd w:id="74"/>
      <w:r w:rsidR="005A4DD4">
        <w:rPr>
          <w:rStyle w:val="CommentReference"/>
        </w:rPr>
        <w:commentReference w:id="74"/>
      </w:r>
      <w:r>
        <w:t xml:space="preserve">glass the ultrastable effects could not be </w:t>
      </w:r>
      <w:r>
        <w:lastRenderedPageBreak/>
        <w:t xml:space="preserve">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6 months, and </w:t>
      </w:r>
      <w:r w:rsidR="0003644A">
        <w:t>when</w:t>
      </w:r>
      <w:r>
        <w:t xml:space="preserve"> working with </w:t>
      </w:r>
      <w:r>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Kearns, et al. [26]</w:t>
      </w:r>
      <w:r>
        <w:fldChar w:fldCharType="end"/>
      </w:r>
      <w:r>
        <w:t xml:space="preserve"> went on to show the theoretical annealing time required would be at least 1000 years. </w:t>
      </w:r>
    </w:p>
    <w:p w14:paraId="4E32A022" w14:textId="29CF25DB" w:rsidR="001B4B99" w:rsidRDefault="00C033DF" w:rsidP="007B5A5E">
      <w:pPr>
        <w:pStyle w:val="Heading5"/>
        <w:jc w:val="both"/>
      </w:pPr>
      <w:bookmarkStart w:id="75" w:name="_Toc395616873"/>
      <w:r>
        <w:t>Potential Production Issues</w:t>
      </w:r>
      <w:bookmarkEnd w:id="75"/>
    </w:p>
    <w:p w14:paraId="28A4A02A" w14:textId="1F5A124D" w:rsidR="000A1DB0" w:rsidRDefault="00045215" w:rsidP="007B5A5E">
      <w:pPr>
        <w:jc w:val="both"/>
      </w:pPr>
      <w:r>
        <w:t>Investigation has found there may be issues with</w:t>
      </w:r>
      <w:r w:rsidR="00A775ED">
        <w:t xml:space="preserve"> th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w:t>
      </w:r>
      <w:r w:rsidR="003C4A41">
        <w:t>PVD</w:t>
      </w:r>
      <w:r>
        <w:t xml:space="preserve"> deposition rates wh</w:t>
      </w:r>
      <w:r w:rsidR="00866078">
        <w:t xml:space="preserve">en producing SMGs. </w:t>
      </w:r>
      <w:r w:rsidR="00A775ED">
        <w:t xml:space="preserve">For example, while it has been demonstrated an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A775ED">
        <w:t xml:space="preserve"> in an inherent requirement to produce USGs</w:t>
      </w:r>
      <w:r w:rsidR="00D3289F">
        <w:t xml:space="preserve"> (see </w:t>
      </w:r>
      <w:r w:rsidR="00D3289F">
        <w:fldChar w:fldCharType="begin"/>
      </w:r>
      <w:r w:rsidR="00D3289F">
        <w:instrText xml:space="preserve"> REF _Ref391633440 \r \h </w:instrText>
      </w:r>
      <w:r w:rsidR="007B5A5E">
        <w:instrText xml:space="preserve"> \* MERGEFORMAT </w:instrText>
      </w:r>
      <w:r w:rsidR="00D3289F">
        <w:fldChar w:fldCharType="separate"/>
      </w:r>
      <w:r w:rsidR="00E74E9A">
        <w:t>3.2.4.1</w:t>
      </w:r>
      <w:r w:rsidR="00D3289F">
        <w:fldChar w:fldCharType="end"/>
      </w:r>
      <w:r w:rsidR="00D3289F">
        <w:t xml:space="preserve"> </w:t>
      </w:r>
      <w:r w:rsidR="00D3289F">
        <w:fldChar w:fldCharType="begin"/>
      </w:r>
      <w:r w:rsidR="00D3289F">
        <w:instrText xml:space="preserve"> REF _Ref391633445 \h </w:instrText>
      </w:r>
      <w:r w:rsidR="007B5A5E">
        <w:instrText xml:space="preserve"> \* MERGEFORMAT </w:instrText>
      </w:r>
      <w:r w:rsidR="00D3289F">
        <w:fldChar w:fldCharType="separate"/>
      </w:r>
      <w:r w:rsidR="00E74E9A">
        <w:t>SMG Production</w:t>
      </w:r>
      <w:r w:rsidR="00D3289F">
        <w:fldChar w:fldCharType="end"/>
      </w:r>
      <w:r w:rsidR="00D3289F">
        <w:t>)</w:t>
      </w:r>
      <w:r w:rsidR="00A775ED">
        <w:t xml:space="preserve">, </w:t>
      </w:r>
      <w:r w:rsidR="00A775ED">
        <w:fldChar w:fldCharType="begin"/>
      </w:r>
      <w:r w:rsidR="00D07DF3">
        <w:instrText xml:space="preserve"> ADDIN EN.CITE &lt;EndNote&gt;&lt;Cite AuthorYear="1"&gt;&lt;Author&gt;Qin&lt;/Author&gt;&lt;Year&gt;2009&lt;/Year&gt;&lt;RecNum&gt;81&lt;/RecNum&gt;&lt;DisplayText&gt;Qin, et al. [1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rsidR="00A775ED">
        <w:fldChar w:fldCharType="separate"/>
      </w:r>
      <w:r w:rsidR="00D07DF3">
        <w:rPr>
          <w:noProof/>
        </w:rPr>
        <w:t>Qin, et al. [16]</w:t>
      </w:r>
      <w:r w:rsidR="00A775ED">
        <w:fldChar w:fldCharType="end"/>
      </w:r>
      <w:r w:rsidR="00A775ED">
        <w:t xml:space="preserve"> found when working with</w:t>
      </w:r>
      <w:r w:rsidR="00866078">
        <w:t xml:space="preserve"> the </w:t>
      </w:r>
      <w:r w:rsidR="00431158">
        <w:t xml:space="preserve">binary </w:t>
      </w:r>
      <w:r w:rsidR="00866078">
        <w:t>amorphous</w:t>
      </w:r>
      <w:r w:rsidR="00A775ED">
        <w:t xml:space="preserve"> Zr</w:t>
      </w:r>
      <w:r w:rsidR="00A775ED">
        <w:rPr>
          <w:vertAlign w:val="subscript"/>
        </w:rPr>
        <w:t>65</w:t>
      </w:r>
      <w:r w:rsidR="00A775ED">
        <w:t>Cu</w:t>
      </w:r>
      <w:r w:rsidR="00A775ED">
        <w:rPr>
          <w:vertAlign w:val="subscript"/>
        </w:rPr>
        <w:t>35</w:t>
      </w:r>
      <w:r w:rsidR="00A775ED">
        <w:t xml:space="preserve"> </w:t>
      </w:r>
      <w:r w:rsidR="00866078">
        <w:t>system</w:t>
      </w:r>
      <w:r w:rsidR="00A775ED">
        <w:t xml:space="preserve"> raising substrate</w:t>
      </w:r>
      <w:r w:rsidR="00866078">
        <w:t>s</w:t>
      </w:r>
      <w:r w:rsidR="00A775ED">
        <w:t xml:space="preserve"> to just room te</w:t>
      </w:r>
      <w:r w:rsidR="0096347A">
        <w:t>mperature could cause crystallis</w:t>
      </w:r>
      <w:r w:rsidR="00A775ED">
        <w:t>ation</w:t>
      </w:r>
      <w:r w:rsidR="00866078">
        <w:t xml:space="preserve"> of the films</w:t>
      </w:r>
      <w:r w:rsidR="00A775ED">
        <w:t>.</w:t>
      </w:r>
      <w:r w:rsidR="00866078">
        <w:t xml:space="preserve"> </w:t>
      </w:r>
      <w:commentRangeStart w:id="76"/>
      <w:r w:rsidR="00866078">
        <w:t xml:space="preserve">This </w:t>
      </w:r>
      <w:r w:rsidR="000A1DB0">
        <w:t>appears</w:t>
      </w:r>
      <w:r w:rsidR="00866078">
        <w:t xml:space="preserve"> concerning as the alloy constituents of this system are in</w:t>
      </w:r>
      <w:r w:rsidR="008A2EA1">
        <w:t xml:space="preserve"> </w:t>
      </w:r>
      <w:r w:rsidR="008A2EA1" w:rsidRPr="00866078">
        <w:t xml:space="preserve">comparable </w:t>
      </w:r>
      <w:r w:rsidR="008A2EA1">
        <w:t>amounts with</w:t>
      </w:r>
      <w:r w:rsidR="00866078">
        <w:t xml:space="preserve"> the </w:t>
      </w:r>
      <w:r w:rsidR="00866078">
        <w:fldChar w:fldCharType="begin"/>
      </w:r>
      <w:r w:rsidR="00866078">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66078">
        <w:fldChar w:fldCharType="separate"/>
      </w:r>
      <w:r w:rsidR="00866078">
        <w:rPr>
          <w:noProof/>
        </w:rPr>
        <w:t>Yu, et al. [1]</w:t>
      </w:r>
      <w:r w:rsidR="00866078">
        <w:fldChar w:fldCharType="end"/>
      </w:r>
      <w:r w:rsidR="00A775ED">
        <w:t xml:space="preserve"> </w:t>
      </w:r>
      <w:r w:rsidR="00866078">
        <w:t>Zr</w:t>
      </w:r>
      <w:r w:rsidR="00866078" w:rsidRPr="001A0A42">
        <w:rPr>
          <w:vertAlign w:val="subscript"/>
        </w:rPr>
        <w:t>65</w:t>
      </w:r>
      <w:r w:rsidR="00866078">
        <w:t>Cu</w:t>
      </w:r>
      <w:r w:rsidR="00866078">
        <w:rPr>
          <w:vertAlign w:val="subscript"/>
        </w:rPr>
        <w:t>27.5</w:t>
      </w:r>
      <w:r w:rsidR="00866078">
        <w:t>Al</w:t>
      </w:r>
      <w:r w:rsidR="00866078">
        <w:rPr>
          <w:vertAlign w:val="subscript"/>
        </w:rPr>
        <w:t>7.5</w:t>
      </w:r>
      <w:r w:rsidR="00866078">
        <w:t xml:space="preserve"> </w:t>
      </w:r>
      <w:r w:rsidR="008A2EA1">
        <w:t>system</w:t>
      </w:r>
      <w:r w:rsidR="003C4A41">
        <w:t xml:space="preserve">. However this supports the </w:t>
      </w:r>
      <w:r w:rsidR="000A1DB0">
        <w:t>theory that simple atomic structures metallic alloys ma</w:t>
      </w:r>
      <w:r w:rsidR="003C4A41">
        <w:t xml:space="preserve">y not be suitable to form SMGs, and </w:t>
      </w:r>
      <w:r w:rsidR="008A2EA1">
        <w:t xml:space="preserve">it </w:t>
      </w:r>
      <w:r w:rsidR="00126651">
        <w:t xml:space="preserve">may </w:t>
      </w:r>
      <w:r w:rsidR="008A2EA1">
        <w:t>be</w:t>
      </w:r>
      <w:r w:rsidR="003C4A41">
        <w:t xml:space="preserve"> only more atomic</w:t>
      </w:r>
      <w:r w:rsidR="00126651">
        <w:t>ally</w:t>
      </w:r>
      <w:r w:rsidR="003C4A41">
        <w:t xml:space="preserve"> complicated MGs, such as ternary systems, </w:t>
      </w:r>
      <w:r w:rsidR="000A1DB0">
        <w:t xml:space="preserve">are suitable to </w:t>
      </w:r>
      <w:r w:rsidR="003C4A41">
        <w:t xml:space="preserve">form </w:t>
      </w:r>
      <w:r w:rsidR="000A1DB0">
        <w:t>SMGs</w:t>
      </w:r>
      <w:r w:rsidR="008040CB">
        <w:t xml:space="preserve"> </w:t>
      </w:r>
      <w:r w:rsidR="008040CB">
        <w:fldChar w:fldCharType="begin"/>
      </w:r>
      <w:r w:rsidR="008040CB">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040CB">
        <w:fldChar w:fldCharType="separate"/>
      </w:r>
      <w:r w:rsidR="008040CB">
        <w:rPr>
          <w:noProof/>
        </w:rPr>
        <w:t>[1]</w:t>
      </w:r>
      <w:r w:rsidR="008040CB">
        <w:fldChar w:fldCharType="end"/>
      </w:r>
      <w:r w:rsidR="000A1DB0">
        <w:t xml:space="preserve">. </w:t>
      </w:r>
      <w:commentRangeEnd w:id="76"/>
      <w:r w:rsidR="008A2EA1">
        <w:rPr>
          <w:rStyle w:val="CommentReference"/>
        </w:rPr>
        <w:commentReference w:id="76"/>
      </w:r>
      <w:r w:rsidR="0035611E">
        <w:t xml:space="preserve">As this research will be working </w:t>
      </w:r>
      <w:r w:rsidR="00DB4515">
        <w:t xml:space="preserve">with </w:t>
      </w:r>
      <w:r w:rsidR="0035611E">
        <w:t xml:space="preserve">ternary Mg systems, it is believed they may be </w:t>
      </w:r>
      <w:r w:rsidR="00F60C92">
        <w:t xml:space="preserve">sufficiently </w:t>
      </w:r>
      <w:r w:rsidR="0035611E">
        <w:t xml:space="preserve">atomically complicated to form SMGs. </w:t>
      </w:r>
    </w:p>
    <w:p w14:paraId="526E9213" w14:textId="7267F19E" w:rsidR="00065C74" w:rsidRDefault="00065C74" w:rsidP="007B5A5E">
      <w:pPr>
        <w:jc w:val="both"/>
      </w:pPr>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D07DF3">
        <w:instrText xml:space="preserve"> ADDIN EN.CITE &lt;EndNote&gt;&lt;Cite AuthorYear="1"&gt;&lt;Author&gt;Cao&lt;/Author&gt;&lt;Year&gt;2013&lt;/Year&gt;&lt;RecNum&gt;54&lt;/RecNum&gt;&lt;DisplayText&gt;Cao [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D07DF3">
        <w:rPr>
          <w:noProof/>
        </w:rPr>
        <w:t>Cao [12]</w:t>
      </w:r>
      <w:r>
        <w:fldChar w:fldCharType="end"/>
      </w:r>
      <w:r>
        <w:t xml:space="preserve"> that higher deposition rates result in smoother TFMGs, </w:t>
      </w:r>
      <w:r w:rsidR="001576B7">
        <w:t>though</w:t>
      </w:r>
      <w:r>
        <w:t xml:space="preserve"> </w:t>
      </w:r>
      <w:r w:rsidR="006B207B">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B207B">
        <w:fldChar w:fldCharType="separate"/>
      </w:r>
      <w:r w:rsidR="00D07DF3">
        <w:rPr>
          <w:noProof/>
        </w:rPr>
        <w:t>Kearns, et al. [26]</w:t>
      </w:r>
      <w:r w:rsidR="006B207B">
        <w:fldChar w:fldCharType="end"/>
      </w:r>
      <w:r w:rsidR="006B207B">
        <w:t xml:space="preserve"> </w:t>
      </w:r>
      <w:r>
        <w:t xml:space="preserve">work with molecular USGs have found lower deposition rates produce </w:t>
      </w:r>
      <w:r w:rsidR="002A175C">
        <w:t xml:space="preserve">more </w:t>
      </w:r>
      <w:r>
        <w:t>kinet</w:t>
      </w:r>
      <w:r w:rsidR="002A175C">
        <w:t xml:space="preserve">ically stable, </w:t>
      </w:r>
      <w:r>
        <w:t xml:space="preserve">lower </w:t>
      </w:r>
      <w:r w:rsidR="00DB6016">
        <w:t xml:space="preserve">enthalpy </w:t>
      </w:r>
      <w:r>
        <w:t xml:space="preserve"> glasses. </w:t>
      </w:r>
      <w:r w:rsidR="00B23330">
        <w:t>Interestingly</w:t>
      </w:r>
      <w:r w:rsidR="002A175C">
        <w:t xml:space="preserve"> when </w:t>
      </w:r>
      <w:r w:rsidR="00126651">
        <w:fldChar w:fldCharType="begin"/>
      </w:r>
      <w:r w:rsidR="0012665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26651">
        <w:fldChar w:fldCharType="separate"/>
      </w:r>
      <w:r w:rsidR="00126651">
        <w:rPr>
          <w:noProof/>
        </w:rPr>
        <w:t>Yu, et al. [1]</w:t>
      </w:r>
      <w:r w:rsidR="00126651">
        <w:fldChar w:fldCharType="end"/>
      </w:r>
      <w:r w:rsidR="00126651">
        <w:t xml:space="preserve"> </w:t>
      </w:r>
      <w:r w:rsidR="002A175C">
        <w:t xml:space="preserve">produced </w:t>
      </w:r>
      <w:r w:rsidR="00126651">
        <w:t>SMGs</w:t>
      </w:r>
      <w:r w:rsidR="002A175C">
        <w:t xml:space="preserve"> they</w:t>
      </w:r>
      <w:r w:rsidR="00126651">
        <w:t xml:space="preserve"> </w:t>
      </w:r>
      <w:r w:rsidR="002A175C">
        <w:t>possess</w:t>
      </w:r>
      <w:r w:rsidR="00126651">
        <w:t xml:space="preserve"> both high kinetic stability and high </w:t>
      </w:r>
      <w:r w:rsidR="00DB6016">
        <w:t xml:space="preserve">enthalpy </w:t>
      </w:r>
      <w:r w:rsidR="002A175C">
        <w:t xml:space="preserve"> (see </w:t>
      </w:r>
      <w:r w:rsidR="002A175C">
        <w:fldChar w:fldCharType="begin"/>
      </w:r>
      <w:r w:rsidR="002A175C">
        <w:instrText xml:space="preserve"> REF _Ref391643364 \r \h </w:instrText>
      </w:r>
      <w:r w:rsidR="007B5A5E">
        <w:instrText xml:space="preserve"> \* MERGEFORMAT </w:instrText>
      </w:r>
      <w:r w:rsidR="002A175C">
        <w:fldChar w:fldCharType="separate"/>
      </w:r>
      <w:r w:rsidR="00E74E9A">
        <w:t>3.2.4.2</w:t>
      </w:r>
      <w:r w:rsidR="002A175C">
        <w:fldChar w:fldCharType="end"/>
      </w:r>
      <w:r w:rsidR="002A175C">
        <w:t xml:space="preserve"> </w:t>
      </w:r>
      <w:r w:rsidR="002A175C">
        <w:fldChar w:fldCharType="begin"/>
      </w:r>
      <w:r w:rsidR="002A175C">
        <w:instrText xml:space="preserve"> REF _Ref391643367 \h </w:instrText>
      </w:r>
      <w:r w:rsidR="007B5A5E">
        <w:instrText xml:space="preserve"> \* MERGEFORMAT </w:instrText>
      </w:r>
      <w:r w:rsidR="002A175C">
        <w:fldChar w:fldCharType="separate"/>
      </w:r>
      <w:r w:rsidR="00E74E9A">
        <w:t>SMG Properties and Characteristics</w:t>
      </w:r>
      <w:r w:rsidR="002A175C">
        <w:fldChar w:fldCharType="end"/>
      </w:r>
      <w:r w:rsidR="002A175C">
        <w:t>)</w:t>
      </w:r>
      <w:r w:rsidR="00126651">
        <w:t>.</w:t>
      </w:r>
      <w:r w:rsidR="002A175C">
        <w:t xml:space="preserve"> As </w:t>
      </w:r>
      <w:r w:rsidR="002A175C">
        <w:fldChar w:fldCharType="begin"/>
      </w:r>
      <w:r w:rsidR="002A175C">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2A175C">
        <w:fldChar w:fldCharType="separate"/>
      </w:r>
      <w:r w:rsidR="002A175C">
        <w:rPr>
          <w:noProof/>
        </w:rPr>
        <w:t>Yu, et al. [1]</w:t>
      </w:r>
      <w:r w:rsidR="002A175C">
        <w:fldChar w:fldCharType="end"/>
      </w:r>
      <w:r w:rsidR="002A175C">
        <w:t xml:space="preserve"> did not examine deposition rate</w:t>
      </w:r>
      <w:r w:rsidR="001576B7">
        <w:t>s</w:t>
      </w:r>
      <w:r w:rsidR="002A175C">
        <w:t xml:space="preserve"> this </w:t>
      </w:r>
      <w:r w:rsidR="001576B7">
        <w:t xml:space="preserve">means it may be possible to produce lower </w:t>
      </w:r>
      <w:r w:rsidR="00DB6016">
        <w:t xml:space="preserve">enthalpy </w:t>
      </w:r>
      <w:r w:rsidR="001576B7">
        <w:t xml:space="preserve"> </w:t>
      </w:r>
      <w:r w:rsidR="002A175C">
        <w:t>SMGs with lower deposition rates</w:t>
      </w:r>
      <w:r w:rsidR="001576B7">
        <w:t xml:space="preserve">, although the films may become more rough. It is simply not know if the establish deposition rates of </w:t>
      </w:r>
      <w:commentRangeStart w:id="77"/>
      <w:r w:rsidR="001576B7">
        <w:t xml:space="preserve">TFMGs </w:t>
      </w:r>
      <w:commentRangeEnd w:id="77"/>
      <w:r w:rsidR="00CF3A24">
        <w:rPr>
          <w:rStyle w:val="CommentReference"/>
        </w:rPr>
        <w:commentReference w:id="77"/>
      </w:r>
      <w:r w:rsidR="001576B7">
        <w:t xml:space="preserve">translate to SMGs. </w:t>
      </w:r>
    </w:p>
    <w:p w14:paraId="49F6EC26" w14:textId="5D1FBF3D" w:rsidR="006A2990" w:rsidRDefault="006A2990" w:rsidP="007B5A5E">
      <w:pPr>
        <w:pStyle w:val="Heading4"/>
        <w:jc w:val="both"/>
      </w:pPr>
      <w:bookmarkStart w:id="78" w:name="_Ref391643364"/>
      <w:bookmarkStart w:id="79" w:name="_Ref391643367"/>
      <w:bookmarkStart w:id="80" w:name="_Toc395616874"/>
      <w:r>
        <w:t>SMG Properties and Characteristics</w:t>
      </w:r>
      <w:bookmarkEnd w:id="78"/>
      <w:bookmarkEnd w:id="79"/>
      <w:bookmarkEnd w:id="80"/>
      <w:r>
        <w:t xml:space="preserve"> </w:t>
      </w:r>
    </w:p>
    <w:p w14:paraId="0E90A7E5" w14:textId="348B61C2" w:rsidR="00462C3F" w:rsidRDefault="00AD428F" w:rsidP="007B5A5E">
      <w:pPr>
        <w:jc w:val="both"/>
      </w:pPr>
      <w:r>
        <w:t xml:space="preserve">The defining characteristic of USG is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high kinetic stability. They generally also are at a</w:t>
      </w:r>
      <w:r w:rsidR="0005180A">
        <w:t xml:space="preserve"> low-thermodynamic-</w:t>
      </w:r>
      <w:r>
        <w:t xml:space="preserve">energy state exhibited as </w:t>
      </w:r>
      <w:r w:rsidR="00F56C9E">
        <w:t xml:space="preserve">a </w:t>
      </w:r>
      <w:r>
        <w:t xml:space="preserve">low </w:t>
      </w:r>
      <w:r w:rsidR="00FC4D4E">
        <w:t>enthalpy</w:t>
      </w:r>
      <w:r>
        <w:t>, have a high density, and po</w:t>
      </w:r>
      <w:r w:rsidR="00AB6EF0">
        <w:t xml:space="preserve">ssess a high elastic modulus.  </w:t>
      </w:r>
    </w:p>
    <w:p w14:paraId="31F19F52" w14:textId="2F8089CD" w:rsidR="00117AD2" w:rsidRDefault="005561C6" w:rsidP="007B5A5E">
      <w:pPr>
        <w:pStyle w:val="Heading5"/>
        <w:jc w:val="both"/>
      </w:pPr>
      <w:bookmarkStart w:id="81" w:name="_Toc395616875"/>
      <w:r>
        <w:t>Differential Scanning Calorimetry (</w:t>
      </w:r>
      <w:r w:rsidRPr="00605152">
        <w:rPr>
          <w:rFonts w:eastAsia="Times New Roman"/>
          <w:lang w:eastAsia="en-AU"/>
        </w:rPr>
        <w:t>DSC</w:t>
      </w:r>
      <w:r>
        <w:rPr>
          <w:rFonts w:eastAsia="Times New Roman"/>
          <w:lang w:eastAsia="en-AU"/>
        </w:rPr>
        <w:t>)</w:t>
      </w:r>
      <w:r w:rsidR="00605152">
        <w:t xml:space="preserve">, </w:t>
      </w:r>
      <w:r w:rsidR="00117AD2">
        <w:t>Kinetic Stability and Enthalpy</w:t>
      </w:r>
      <w:bookmarkEnd w:id="81"/>
      <w:r w:rsidR="00117AD2">
        <w:t xml:space="preserve"> </w:t>
      </w:r>
    </w:p>
    <w:p w14:paraId="26A6CDB5" w14:textId="395035CA" w:rsidR="00605152" w:rsidRPr="00605152" w:rsidRDefault="00605152" w:rsidP="007B5A5E">
      <w:pPr>
        <w:jc w:val="both"/>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suitable changes like glass transition</w:t>
      </w:r>
      <w:r>
        <w:rPr>
          <w:rFonts w:eastAsia="Times New Roman"/>
          <w:lang w:eastAsia="en-AU"/>
        </w:rPr>
        <w:t xml:space="preserve"> in a sample</w:t>
      </w:r>
      <w:r w:rsidRPr="00605152">
        <w:rPr>
          <w:rFonts w:eastAsia="Times New Roman"/>
          <w:lang w:eastAsia="en-AU"/>
        </w:rPr>
        <w:t>.</w:t>
      </w:r>
    </w:p>
    <w:p w14:paraId="682E5F42" w14:textId="0A23C079" w:rsidR="00605152" w:rsidRPr="00605152" w:rsidRDefault="00605152" w:rsidP="007B5A5E">
      <w:pPr>
        <w:jc w:val="both"/>
        <w:rPr>
          <w:rFonts w:eastAsia="Times New Roman"/>
          <w:lang w:eastAsia="en-AU"/>
        </w:rPr>
      </w:pPr>
      <w:r w:rsidRPr="00605152">
        <w:rPr>
          <w:rFonts w:eastAsia="Times New Roman"/>
          <w:lang w:eastAsia="en-AU"/>
        </w:rPr>
        <w:t>With amorphous materials the output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189B89AC" w:rsidR="00C66137" w:rsidRDefault="00136B17" w:rsidP="007B5A5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 xml:space="preserve">high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D07DF3">
        <w:rPr>
          <w:noProof/>
        </w:rPr>
        <w:t>[26]</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21FD494D" w:rsidR="00DC72EF" w:rsidRDefault="00F3423A" w:rsidP="007B5A5E">
      <w:pPr>
        <w:jc w:val="both"/>
      </w:pPr>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film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E74E9A">
        <w:t xml:space="preserve">Figure </w:t>
      </w:r>
      <w:r w:rsidR="00E74E9A">
        <w:rPr>
          <w:noProof/>
        </w:rPr>
        <w:t>7</w:t>
      </w:r>
      <w:r w:rsidR="00A64270">
        <w:fldChar w:fldCharType="end"/>
      </w:r>
      <w:r w:rsidR="00A64270">
        <w:t xml:space="preserve">) </w:t>
      </w:r>
      <w:r w:rsidR="00A64270">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D07DF3">
        <w:rPr>
          <w:noProof/>
        </w:rPr>
        <w:t>[26]</w:t>
      </w:r>
      <w:r w:rsidR="00A64270">
        <w:fldChar w:fldCharType="end"/>
      </w:r>
      <w:r w:rsidR="00A64270">
        <w:t xml:space="preserve">. A non-stable 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t>whereas a 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46E97CE" w:rsidR="00136B17" w:rsidRDefault="0099386A" w:rsidP="0099386A">
      <w:pPr>
        <w:pStyle w:val="Caption"/>
        <w:jc w:val="both"/>
      </w:pPr>
      <w:bookmarkStart w:id="82" w:name="_Ref391657121"/>
      <w:bookmarkStart w:id="83" w:name="_Ref391657109"/>
      <w:bookmarkStart w:id="84" w:name="_Toc395616892"/>
      <w:r>
        <w:t xml:space="preserve">Figure </w:t>
      </w:r>
      <w:fldSimple w:instr=" SEQ Figure \* ARABIC ">
        <w:r w:rsidR="00E74E9A">
          <w:rPr>
            <w:noProof/>
          </w:rPr>
          <w:t>7</w:t>
        </w:r>
      </w:fldSimple>
      <w:bookmarkEnd w:id="82"/>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26]</w:t>
      </w:r>
      <w:r>
        <w:fldChar w:fldCharType="end"/>
      </w:r>
      <w:r>
        <w:t>.</w:t>
      </w:r>
      <w:bookmarkEnd w:id="83"/>
      <w:bookmarkEnd w:id="84"/>
      <w:r>
        <w:t xml:space="preserve"> </w:t>
      </w:r>
    </w:p>
    <w:p w14:paraId="79B8062F" w14:textId="493AACBB" w:rsidR="00CB2A6E" w:rsidRDefault="006F6D91" w:rsidP="00CB2A6E">
      <w:pPr>
        <w:jc w:val="both"/>
      </w:pPr>
      <w:r>
        <w:t xml:space="preserve">However the work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F5482E">
        <w:t xml:space="preserve">and </w:t>
      </w:r>
      <w:r w:rsidR="00F5482E">
        <w:fldChar w:fldCharType="begin"/>
      </w:r>
      <w:r w:rsidR="00D07DF3">
        <w:instrText xml:space="preserve"> ADDIN EN.CITE &lt;EndNote&gt;&lt;Cite AuthorYear="1"&gt;&lt;Author&gt;Guo&lt;/Author&gt;&lt;Year&gt;2012&lt;/Year&gt;&lt;RecNum&gt;96&lt;/RecNum&gt;&lt;DisplayText&gt;Guo, et al. [27]&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D07DF3">
        <w:rPr>
          <w:noProof/>
        </w:rPr>
        <w:t>Guo, et al. [27]</w:t>
      </w:r>
      <w:r w:rsidR="00F5482E">
        <w:fldChar w:fldCharType="end"/>
      </w:r>
      <w:r w:rsidR="00F5482E">
        <w:t xml:space="preserve"> on SMGs and polymer USGs respectively </w:t>
      </w:r>
      <w:r>
        <w:t>ha</w:t>
      </w:r>
      <w:r w:rsidR="00E37660">
        <w:t>ve</w:t>
      </w:r>
      <w:r>
        <w:t xml:space="preserve"> shown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CB2A6E">
        <w:t xml:space="preserve"> </w:t>
      </w:r>
      <w:r>
        <w:t>with its</w:t>
      </w:r>
      <w:r w:rsidR="00CB2A6E">
        <w:t xml:space="preserve"> high kinetic stability </w:t>
      </w:r>
      <w:r>
        <w:t>can be coupled with</w:t>
      </w:r>
      <w:r w:rsidR="00CB2A6E">
        <w:t xml:space="preserve"> high enthalpy.</w:t>
      </w:r>
      <w:r w:rsidR="00C81DCA">
        <w:t xml:space="preserve"> When this happens the enthalpy </w:t>
      </w:r>
      <w:r w:rsidR="005C420D">
        <w:t>traces</w:t>
      </w:r>
      <w:r w:rsidR="00C81DCA">
        <w:t xml:space="preserve"> of USGs </w:t>
      </w:r>
      <w:r w:rsidR="007449D6">
        <w:t>are</w:t>
      </w:r>
      <w:r w:rsidR="0021576D">
        <w:t xml:space="preserve"> greater than</w:t>
      </w:r>
      <w:r w:rsidR="00C81DCA">
        <w:t xml:space="preserve"> non-stable glass and</w:t>
      </w:r>
      <w:r w:rsidR="0021576D">
        <w:t xml:space="preserve"> </w:t>
      </w:r>
      <w:r w:rsidR="007449D6">
        <w:t>intersect</w:t>
      </w:r>
      <w:r w:rsidR="005C420D">
        <w:t xml:space="preserve"> higher on</w:t>
      </w:r>
      <w:r w:rsidR="00C81DCA">
        <w:t xml:space="preserve"> the SCL line </w:t>
      </w:r>
      <w:r w:rsidR="005C420D">
        <w:t xml:space="preserve">with a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t xml:space="preserve">This </w:t>
      </w:r>
      <w:r w:rsidR="00B21189">
        <w:t>contradiction</w:t>
      </w:r>
      <w:r>
        <w:t xml:space="preserve"> with </w:t>
      </w:r>
      <w:r>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Kearns, et al. [26]</w:t>
      </w:r>
      <w:r>
        <w:fldChar w:fldCharType="end"/>
      </w:r>
      <w:r>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are not coupled together and act independently</w:t>
      </w:r>
      <w:r w:rsidR="007449D6">
        <w:t xml:space="preserve"> in USG systems</w:t>
      </w:r>
      <w:r>
        <w:t xml:space="preserve">. </w:t>
      </w:r>
    </w:p>
    <w:p w14:paraId="78485CB2" w14:textId="77777777" w:rsidR="00AB6EF0" w:rsidRDefault="00AB6EF0" w:rsidP="00AB6EF0">
      <w:pPr>
        <w:pStyle w:val="Heading5"/>
      </w:pPr>
      <w:bookmarkStart w:id="85" w:name="_Toc395616876"/>
      <w:r>
        <w:t xml:space="preserve">The Theoretical Entropy Limit of Glasses and the Kauzmann Temperature </w:t>
      </w:r>
      <m:oMath>
        <m:sSub>
          <m:sSubPr>
            <m:ctrlPr>
              <w:rPr>
                <w:rFonts w:ascii="Cambria Math" w:hAnsi="Cambria Math"/>
                <w:i/>
              </w:rPr>
            </m:ctrlPr>
          </m:sSubPr>
          <m:e>
            <m:r>
              <w:rPr>
                <w:rFonts w:ascii="Cambria Math" w:hAnsi="Cambria Math"/>
              </w:rPr>
              <m:t>T</m:t>
            </m:r>
          </m:e>
          <m:sub>
            <m:r>
              <w:rPr>
                <w:rFonts w:ascii="Cambria Math" w:hAnsi="Cambria Math"/>
              </w:rPr>
              <m:t>k</m:t>
            </m:r>
          </m:sub>
        </m:sSub>
      </m:oMath>
      <w:bookmarkEnd w:id="85"/>
    </w:p>
    <w:p w14:paraId="0B191679" w14:textId="4732C5B2" w:rsidR="00AB6EF0" w:rsidRDefault="00AB6EF0" w:rsidP="00AB6EF0">
      <w:pPr>
        <w:jc w:val="both"/>
      </w:pPr>
      <w:r>
        <w:t xml:space="preserve">Normally a glass is formed when its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can be lower to the entropy of its crystalline state it will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E74E9A">
        <w:t xml:space="preserve">Figure </w:t>
      </w:r>
      <w:r w:rsidR="00E74E9A">
        <w:rPr>
          <w:noProof/>
        </w:rPr>
        <w:t>8</w:t>
      </w:r>
      <w:r>
        <w:fldChar w:fldCharType="end"/>
      </w:r>
      <w:r w:rsidR="00A529F7">
        <w:t>)</w:t>
      </w:r>
      <w:r>
        <w:t xml:space="preserve"> </w:t>
      </w:r>
      <w:commentRangeStart w:id="86"/>
      <w:r>
        <w:fldChar w:fldCharType="begin"/>
      </w:r>
      <w:r w:rsidR="00D07DF3">
        <w:instrText xml:space="preserve"> ADDIN EN.CITE &lt;EndNote&gt;&lt;Cite&gt;&lt;Author&gt;Kearns&lt;/Author&gt;&lt;Year&gt;2008&lt;/Year&gt;&lt;RecNum&gt;90&lt;/RecNum&gt;&lt;DisplayText&gt;[23,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23, 26]</w:t>
      </w:r>
      <w:r>
        <w:fldChar w:fldCharType="end"/>
      </w:r>
      <w:commentRangeEnd w:id="86"/>
      <w:r w:rsidR="00D4768F">
        <w:rPr>
          <w:rStyle w:val="CommentReference"/>
        </w:rPr>
        <w:commentReference w:id="86"/>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66BC5A9" w:rsidR="00AB6EF0" w:rsidRPr="00462C3F" w:rsidRDefault="00AB6EF0" w:rsidP="001563C2">
      <w:pPr>
        <w:pStyle w:val="Caption"/>
        <w:jc w:val="both"/>
        <w:rPr>
          <w:rFonts w:eastAsia="Times New Roman"/>
          <w:lang w:eastAsia="en-AU"/>
        </w:rPr>
      </w:pPr>
      <w:bookmarkStart w:id="87" w:name="_Ref391649931"/>
      <w:bookmarkStart w:id="88" w:name="_Toc395616893"/>
      <w:r>
        <w:t xml:space="preserve">Figure </w:t>
      </w:r>
      <w:fldSimple w:instr=" SEQ Figure \* ARABIC ">
        <w:r w:rsidR="00E74E9A">
          <w:rPr>
            <w:noProof/>
          </w:rPr>
          <w:t>8</w:t>
        </w:r>
      </w:fldSimple>
      <w:bookmarkEnd w:id="87"/>
      <w:r>
        <w:t>: Schematic of solidification/liquid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26]</w:t>
      </w:r>
      <w:r>
        <w:fldChar w:fldCharType="end"/>
      </w:r>
      <w:r>
        <w:t>.</w:t>
      </w:r>
      <w:bookmarkEnd w:id="88"/>
    </w:p>
    <w:p w14:paraId="5353CABC" w14:textId="1B9F13B8" w:rsidR="008030DB" w:rsidRDefault="00107231" w:rsidP="00CB2A6E">
      <w:pPr>
        <w:jc w:val="both"/>
      </w:pPr>
      <w:r>
        <w:t xml:space="preserve">Using </w:t>
      </w:r>
      <w:r>
        <w:fldChar w:fldCharType="begin"/>
      </w:r>
      <w:r w:rsidR="00D07DF3">
        <w:instrText xml:space="preserve"> ADDIN EN.CITE &lt;EndNote&gt;&lt;Cite AuthorYear="1"&gt;&lt;Author&gt;Swallen&lt;/Author&gt;&lt;Year&gt;2007&lt;/Year&gt;&lt;RecNum&gt;32&lt;/RecNum&gt;&lt;DisplayText&gt;Swallen, et al. [23]&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Swallen, et al. [23]</w:t>
      </w:r>
      <w:r>
        <w:fldChar w:fldCharType="end"/>
      </w:r>
      <w:r>
        <w:t xml:space="preserve"> and </w:t>
      </w:r>
      <w:r>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Kearns, et al. [26]</w:t>
      </w:r>
      <w:r>
        <w:fldChar w:fldCharType="end"/>
      </w:r>
      <w:r>
        <w:t xml:space="preserve"> equation for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t xml:space="preserve">) following </w:t>
      </w:r>
      <w:r w:rsidR="00335CB4">
        <w:t>the extrapolation SCL blue line,</w:t>
      </w:r>
      <w:r w:rsidR="008030DB">
        <w:t xml:space="preserve"> the reduction in the glass’ entropy compared to its non-st</w:t>
      </w:r>
      <w:r w:rsidR="00F87165">
        <w:t>able variant can be calculated.</w:t>
      </w:r>
    </w:p>
    <w:p w14:paraId="480AFDF3" w14:textId="77777777" w:rsidR="00DD43B6" w:rsidRDefault="00DD43B6" w:rsidP="00CB2A6E">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pPr>
              <w:jc w:val="both"/>
            </w:pPr>
          </w:p>
        </w:tc>
        <w:tc>
          <w:tcPr>
            <w:tcW w:w="3500" w:type="pct"/>
          </w:tcPr>
          <w:p w14:paraId="4D22AF2F" w14:textId="35E41E64" w:rsidR="00F87165" w:rsidRDefault="004A1A3E" w:rsidP="00DD43B6">
            <w:pPr>
              <w:keepNext/>
              <w:jc w:val="both"/>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89" w:name="_Ref391912605"/>
            <w:r>
              <w:t>(</w:t>
            </w:r>
            <w:fldSimple w:instr=" STYLEREF 1 \s ">
              <w:r w:rsidR="00E74E9A">
                <w:rPr>
                  <w:noProof/>
                </w:rPr>
                <w:t>3</w:t>
              </w:r>
            </w:fldSimple>
            <w:r>
              <w:t>.</w:t>
            </w:r>
            <w:fldSimple w:instr=" SEQ Equation \* ARABIC \s 1 ">
              <w:r w:rsidR="00E74E9A">
                <w:rPr>
                  <w:noProof/>
                </w:rPr>
                <w:t>1</w:t>
              </w:r>
            </w:fldSimple>
            <w:r>
              <w:t>)</w:t>
            </w:r>
            <w:bookmarkEnd w:id="89"/>
          </w:p>
        </w:tc>
      </w:tr>
    </w:tbl>
    <w:p w14:paraId="79297F71" w14:textId="77777777" w:rsidR="00DD43B6" w:rsidRDefault="00DD43B6" w:rsidP="00CB2A6E">
      <w:pPr>
        <w:jc w:val="both"/>
      </w:pPr>
    </w:p>
    <w:p w14:paraId="4A5425DC" w14:textId="6579CF6A" w:rsidR="008A4095" w:rsidRDefault="008030DB" w:rsidP="00CB2A6E">
      <w:pPr>
        <w:jc w:val="both"/>
      </w:pPr>
      <w:r>
        <w:t>From equation</w:t>
      </w:r>
      <w:r w:rsidR="00DD43B6">
        <w:t xml:space="preserve"> </w:t>
      </w:r>
      <w:r w:rsidR="00DD43B6">
        <w:fldChar w:fldCharType="begin"/>
      </w:r>
      <w:r w:rsidR="00DD43B6">
        <w:instrText xml:space="preserve"> REF _Ref391912605 \h </w:instrText>
      </w:r>
      <w:r w:rsidR="00DD43B6">
        <w:fldChar w:fldCharType="separate"/>
      </w:r>
      <w:r w:rsidR="00E74E9A">
        <w:t>(</w:t>
      </w:r>
      <w:r w:rsidR="00E74E9A">
        <w:rPr>
          <w:noProof/>
        </w:rPr>
        <w:t>3</w:t>
      </w:r>
      <w:r w:rsidR="00E74E9A">
        <w:t>.</w:t>
      </w:r>
      <w:r w:rsidR="00E74E9A">
        <w:rPr>
          <w:noProof/>
        </w:rPr>
        <w:t>1</w:t>
      </w:r>
      <w:r w:rsidR="00E74E9A">
        <w:t>)</w:t>
      </w:r>
      <w:r w:rsidR="00DD43B6">
        <w:fldChar w:fldCharType="end"/>
      </w:r>
      <w:r>
        <w:t xml:space="preserve"> it can be seen a non-stable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m:t>
        </m:r>
      </m:oMath>
      <w:r>
        <w:t xml:space="preserve">, signifying the glass has not moved down the energy landscape, while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oMath>
      <w:r>
        <w:t xml:space="preserve">, signifying the glass has reached the bottom of the energy landscape </w:t>
      </w:r>
      <w:r>
        <w:fldChar w:fldCharType="begin"/>
      </w:r>
      <w:r w:rsidR="00D07DF3">
        <w:instrText xml:space="preserve"> ADDIN EN.CITE &lt;EndNote&gt;&lt;Cite&gt;&lt;Author&gt;Kearns&lt;/Author&gt;&lt;Year&gt;2008&lt;/Year&gt;&lt;RecNum&gt;90&lt;/RecNum&gt;&lt;DisplayText&gt;[23,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23, 26]</w:t>
      </w:r>
      <w:r>
        <w:fldChar w:fldCharType="end"/>
      </w:r>
      <w:r>
        <w:t xml:space="preserve">. </w:t>
      </w:r>
      <w:r w:rsidR="001539E9">
        <w:t xml:space="preserve">Therefor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ill fall between 0 and 1, while the 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21469C">
        <w:t xml:space="preserve">which were found to have increased entropy </w:t>
      </w:r>
      <w:r w:rsidR="001539E9">
        <w:t xml:space="preserve">would yield a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of less than 0,</w:t>
      </w:r>
      <w:r w:rsidR="0021469C">
        <w:t xml:space="preserve"> indicating they have moving up the energy landscape. </w:t>
      </w:r>
      <w:commentRangeStart w:id="90"/>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25</m:t>
        </m:r>
      </m:oMath>
      <w:r w:rsidR="005521A1">
        <w:t xml:space="preserve"> would indicate the USG’s entropy is 125% greater than the ‘ideal’ glass </w:t>
      </w:r>
      <w:r w:rsidR="00A529F7">
        <w:t>(‘ideal’ glass has</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rsidR="00A529F7">
        <w:t>)</w:t>
      </w:r>
      <w:r w:rsidR="005521A1">
        <w:t xml:space="preserve">.  </w:t>
      </w:r>
      <w:commentRangeEnd w:id="90"/>
      <w:r w:rsidR="005521A1">
        <w:rPr>
          <w:rStyle w:val="CommentReference"/>
        </w:rPr>
        <w:commentReference w:id="90"/>
      </w:r>
    </w:p>
    <w:p w14:paraId="52125C93" w14:textId="6F3D7FC2" w:rsidR="00107626" w:rsidRPr="00AC3A0E" w:rsidRDefault="00A876AA" w:rsidP="00A32A9B">
      <w:pPr>
        <w:pStyle w:val="Heading5"/>
      </w:pPr>
      <w:bookmarkStart w:id="91" w:name="_Toc395616877"/>
      <w:r>
        <w:t xml:space="preserve">Glass </w:t>
      </w:r>
      <w:r w:rsidR="00A32A9B">
        <w:t xml:space="preserve">Fragility </w:t>
      </w:r>
      <m:oMath>
        <m:r>
          <w:rPr>
            <w:rFonts w:ascii="Cambria Math" w:hAnsi="Cambria Math"/>
          </w:rPr>
          <m:t>m</m:t>
        </m:r>
      </m:oMath>
      <w:bookmarkEnd w:id="91"/>
    </w:p>
    <w:p w14:paraId="6F047843" w14:textId="5DF89C76" w:rsidR="00C04C74" w:rsidRDefault="00C04C74" w:rsidP="00C04C74">
      <w:pPr>
        <w:jc w:val="both"/>
      </w:pPr>
      <w:r>
        <w:t>The fragility (</w:t>
      </w:r>
      <m:oMath>
        <m:r>
          <w:rPr>
            <w:rFonts w:ascii="Cambria Math" w:hAnsi="Cambria Math"/>
          </w:rPr>
          <m:t>m</m:t>
        </m:r>
      </m:oMath>
      <w:r w:rsidR="003754DA">
        <w:t xml:space="preserve">) of a glass is </w:t>
      </w:r>
      <w:r w:rsidR="00232FED">
        <w:t>a</w:t>
      </w:r>
      <w:r>
        <w:t xml:space="preserve"> measure of </w:t>
      </w:r>
      <w:r w:rsidR="003754DA">
        <w:t>its</w:t>
      </w:r>
      <w:r>
        <w:t xml:space="preserve"> deviation from </w:t>
      </w:r>
      <w:r w:rsidR="0042500A">
        <w:t xml:space="preserve">ideal </w:t>
      </w:r>
      <w:r>
        <w:t xml:space="preserve">Arrhenius behaviour, </w:t>
      </w:r>
      <w:r w:rsidR="003754DA">
        <w:t xml:space="preserve">defined </w:t>
      </w:r>
      <w:r w:rsidR="00551EDC">
        <w:t>by</w:t>
      </w:r>
      <w:r>
        <w:t xml:space="preserve"> </w:t>
      </w:r>
      <w:r w:rsidR="0040600C">
        <w:t>a</w:t>
      </w:r>
      <w:r w:rsidR="0036111C">
        <w:t xml:space="preserve"> function of </w:t>
      </w:r>
      <w:r w:rsidR="009A7338">
        <w:t xml:space="preserve">the </w:t>
      </w:r>
      <w:r w:rsidR="00551EDC">
        <w:t xml:space="preserve">variation </w:t>
      </w:r>
      <w:r w:rsidR="0040600C">
        <w:t>in</w:t>
      </w:r>
      <w:r w:rsidR="0036111C">
        <w:t xml:space="preserve"> the</w:t>
      </w:r>
      <w:r>
        <w:t xml:space="preserve"> glass’ viscosity</w:t>
      </w:r>
      <w:r w:rsidR="0036111C">
        <w:t xml:space="preserve"> (</w:t>
      </w:r>
      <m:oMath>
        <m:r>
          <w:rPr>
            <w:rFonts w:ascii="Cambria Math" w:hAnsi="Cambria Math"/>
          </w:rPr>
          <m:t>η</m:t>
        </m:r>
      </m:oMath>
      <w:r w:rsidR="0036111C">
        <w:t>)</w:t>
      </w:r>
      <w:r>
        <w:t xml:space="preserve"> with respect to</w:t>
      </w:r>
      <w:r w:rsidR="0036111C">
        <w:t xml:space="preserve"> </w:t>
      </w:r>
      <w:r>
        <w:t>temperature</w:t>
      </w:r>
      <w:r w:rsidR="0042500A">
        <w:t xml:space="preserve"> </w:t>
      </w:r>
      <w:commentRangeStart w:id="92"/>
      <w:r w:rsidR="0042500A" w:rsidRPr="009A7338">
        <w:rPr>
          <w:highlight w:val="yellow"/>
        </w:rPr>
        <w:t>n</w:t>
      </w:r>
      <w:r w:rsidR="00C647A4">
        <w:rPr>
          <w:highlight w:val="yellow"/>
        </w:rPr>
        <w:t>ormalis</w:t>
      </w:r>
      <w:r w:rsidR="0042500A" w:rsidRPr="009A7338">
        <w:rPr>
          <w:highlight w:val="yellow"/>
        </w:rPr>
        <w:t xml:space="preserve">ed </w:t>
      </w:r>
      <w:r w:rsidR="003C4DF7">
        <w:rPr>
          <w:highlight w:val="yellow"/>
        </w:rPr>
        <w:t>to</w:t>
      </w:r>
      <w:r w:rsidR="0042500A" w:rsidRPr="009A7338">
        <w:rPr>
          <w:highlight w:val="yellow"/>
        </w:rPr>
        <w:t xml:space="preserve"> </w:t>
      </w:r>
      <m:oMath>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g</m:t>
            </m:r>
          </m:sub>
        </m:sSub>
      </m:oMath>
      <w:r w:rsidRPr="009A7338">
        <w:rPr>
          <w:highlight w:val="yellow"/>
        </w:rPr>
        <w:t>.</w:t>
      </w:r>
      <w:r>
        <w:t xml:space="preserve"> </w:t>
      </w:r>
      <w:commentRangeEnd w:id="92"/>
      <w:r w:rsidR="009E4E87">
        <w:rPr>
          <w:rStyle w:val="CommentReference"/>
        </w:rPr>
        <w:commentReference w:id="92"/>
      </w:r>
    </w:p>
    <w:p w14:paraId="5DD65888" w14:textId="77777777" w:rsidR="0036111C" w:rsidRDefault="0036111C" w:rsidP="00C04C74">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pPr>
              <w:jc w:val="both"/>
            </w:pPr>
          </w:p>
        </w:tc>
        <w:tc>
          <w:tcPr>
            <w:tcW w:w="3500" w:type="pct"/>
          </w:tcPr>
          <w:p w14:paraId="616FFBBE" w14:textId="77777777" w:rsidR="0036111C" w:rsidRDefault="0036111C" w:rsidP="00232FED">
            <w:pPr>
              <w:keepNext/>
              <w:jc w:val="both"/>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3" w:name="_Ref392083534"/>
            <w:r>
              <w:t>(</w:t>
            </w:r>
            <w:fldSimple w:instr=" STYLEREF 1 \s ">
              <w:r w:rsidR="00E74E9A">
                <w:rPr>
                  <w:noProof/>
                </w:rPr>
                <w:t>3</w:t>
              </w:r>
            </w:fldSimple>
            <w:r>
              <w:t>.</w:t>
            </w:r>
            <w:fldSimple w:instr=" SEQ Equation \* ARABIC \s 1 ">
              <w:r w:rsidR="00E74E9A">
                <w:rPr>
                  <w:noProof/>
                </w:rPr>
                <w:t>2</w:t>
              </w:r>
            </w:fldSimple>
            <w:r>
              <w:t>)</w:t>
            </w:r>
            <w:bookmarkEnd w:id="93"/>
          </w:p>
        </w:tc>
      </w:tr>
    </w:tbl>
    <w:p w14:paraId="11D3CC64" w14:textId="77777777" w:rsidR="00AA328C" w:rsidRDefault="00AA328C" w:rsidP="0040600C">
      <w:pPr>
        <w:jc w:val="both"/>
      </w:pPr>
    </w:p>
    <w:p w14:paraId="65E3A754" w14:textId="7C337D25" w:rsidR="00D20BB8" w:rsidRDefault="00AA328C" w:rsidP="0040600C">
      <w:pPr>
        <w:jc w:val="both"/>
      </w:pPr>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xml:space="preserve">. Highly fragile glasses </w:t>
      </w:r>
      <w:r w:rsidR="00834594">
        <w:t>vary</w:t>
      </w:r>
      <w:r>
        <w:t xml:space="preserve"> </w:t>
      </w:r>
      <w:r w:rsidR="002329C9">
        <w:t>significantly</w:t>
      </w:r>
      <w:r>
        <w:t xml:space="preserve"> from </w:t>
      </w:r>
      <w:r w:rsidR="00771370">
        <w:t>the</w:t>
      </w:r>
      <w:r>
        <w:t xml:space="preserve"> </w:t>
      </w:r>
      <w:r w:rsidR="00834594">
        <w:t xml:space="preserve">ideal </w:t>
      </w:r>
      <w:r>
        <w:t>Arrhenius behaviour and are termed ‘weak</w:t>
      </w:r>
      <w:r w:rsidR="00771370">
        <w:t>;’</w:t>
      </w:r>
      <w:r>
        <w:t xml:space="preserve"> generally experience significant deviations in heat capacity with temperatur</w:t>
      </w:r>
      <w:r w:rsidR="00834594">
        <w:t>e</w:t>
      </w:r>
      <w:r>
        <w:t xml:space="preserve"> </w:t>
      </w:r>
      <w:r>
        <w:fldChar w:fldCharType="begin"/>
      </w:r>
      <w:r w:rsidR="00D07DF3">
        <w:instrText xml:space="preserve"> ADDIN EN.CITE &lt;EndNote&gt;&lt;Cite&gt;&lt;Author&gt;Shelby&lt;/Author&gt;&lt;Year&gt;2005&lt;/Year&gt;&lt;RecNum&gt;99&lt;/RecNum&gt;&lt;DisplayText&gt;[28]&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D07DF3">
        <w:rPr>
          <w:noProof/>
        </w:rPr>
        <w:t>[28]</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depends on the atomic structure, with MGs generally characterised as ‘strong’, polymers as ‘weak,’ and molecular glasses somewhere between</w:t>
      </w:r>
      <w:r w:rsidR="00C77B0A">
        <w:t xml:space="preserve">, see </w:t>
      </w:r>
      <w:r w:rsidR="00C77B0A">
        <w:fldChar w:fldCharType="begin"/>
      </w:r>
      <w:r w:rsidR="00C77B0A">
        <w:instrText xml:space="preserve"> REF _Ref392088176 \h </w:instrText>
      </w:r>
      <w:r w:rsidR="00C77B0A">
        <w:fldChar w:fldCharType="separate"/>
      </w:r>
      <w:r w:rsidR="00E74E9A">
        <w:t xml:space="preserve">Figure </w:t>
      </w:r>
      <w:r w:rsidR="00E74E9A">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1DDB9FBF" w:rsidR="008A3934" w:rsidRDefault="008A3934" w:rsidP="001563C2">
      <w:pPr>
        <w:pStyle w:val="Caption"/>
        <w:jc w:val="both"/>
      </w:pPr>
      <w:bookmarkStart w:id="94" w:name="_Ref392088176"/>
      <w:bookmarkStart w:id="95" w:name="_Toc395616894"/>
      <w:r>
        <w:t xml:space="preserve">Figure </w:t>
      </w:r>
      <w:fldSimple w:instr=" SEQ Figure \* ARABIC ">
        <w:r w:rsidR="00E74E9A">
          <w:rPr>
            <w:noProof/>
          </w:rPr>
          <w:t>9</w:t>
        </w:r>
      </w:fldSimple>
      <w:bookmarkEnd w:id="94"/>
      <w:r>
        <w:t xml:space="preserve">: </w:t>
      </w:r>
      <w:r w:rsidR="00B43E3B">
        <w:t xml:space="preserve">Schematic </w:t>
      </w:r>
      <w:r w:rsidR="00A33AC3">
        <w:t xml:space="preserve">of fragility for strong and weak glasses over </w:t>
      </w:r>
      <w:r w:rsidR="00EB71F0">
        <w:t>the liquid</w:t>
      </w:r>
      <w:r w:rsidR="00A33AC3">
        <w:t xml:space="preserve"> range of viscosities.</w:t>
      </w:r>
      <w:r w:rsidR="00EB71F0">
        <w:t xml:space="preserve"> Note the ‘ideal’ strong liquid display a constant exponential slope over the full temperature range, while weaker liquids’ slope</w:t>
      </w:r>
      <w:r w:rsidR="00AA615B">
        <w:t>s change</w:t>
      </w:r>
      <w:r w:rsidR="001563C2">
        <w:t>. Reproduced from</w:t>
      </w:r>
      <w:r w:rsidR="00EB71F0">
        <w:t xml:space="preserve"> </w:t>
      </w:r>
      <w:r>
        <w:fldChar w:fldCharType="begin"/>
      </w:r>
      <w:r w:rsidR="00D07DF3">
        <w:instrText xml:space="preserve"> ADDIN EN.CITE &lt;EndNote&gt;&lt;Cite&gt;&lt;Author&gt;Shelby&lt;/Author&gt;&lt;Year&gt;2005&lt;/Year&gt;&lt;RecNum&gt;99&lt;/RecNum&gt;&lt;DisplayText&gt;[28]&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D07DF3">
        <w:rPr>
          <w:noProof/>
        </w:rPr>
        <w:t>[28]</w:t>
      </w:r>
      <w:r>
        <w:fldChar w:fldCharType="end"/>
      </w:r>
      <w:r w:rsidR="00EB71F0">
        <w:t>.</w:t>
      </w:r>
      <w:bookmarkEnd w:id="95"/>
    </w:p>
    <w:p w14:paraId="5B503FDC" w14:textId="55FBC7D5" w:rsidR="006E5043" w:rsidRPr="00E110AE" w:rsidRDefault="006E5043" w:rsidP="00F5052B">
      <w:pPr>
        <w:jc w:val="both"/>
      </w:pP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E74E9A">
        <w:t xml:space="preserve">Figure </w:t>
      </w:r>
      <w:r w:rsidR="00E74E9A">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w:t>
      </w:r>
      <w:r w:rsidR="00760D00">
        <w:t xml:space="preserve">a </w:t>
      </w:r>
      <w:r w:rsidR="000E086E">
        <w:t xml:space="preserve">high </w:t>
      </w:r>
      <m:oMath>
        <m:r>
          <w:rPr>
            <w:rFonts w:ascii="Cambria Math" w:hAnsi="Cambria Math"/>
          </w:rPr>
          <m:t>m</m:t>
        </m:r>
      </m:oMath>
      <w:r w:rsidR="005A7A5B">
        <w:t xml:space="preserve"> values</w:t>
      </w:r>
      <w:r w:rsidR="00760D00">
        <w:t xml:space="preserve"> supports a 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111C">
        <w:t>This suggests</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 xml:space="preserve">for SMGs may have a modest limit.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1C1607E6" w14:textId="4DC5D495" w:rsidR="009561D3" w:rsidRDefault="009561D3" w:rsidP="00F5052B">
      <w:pPr>
        <w:pStyle w:val="Caption"/>
        <w:jc w:val="both"/>
      </w:pPr>
      <w:bookmarkStart w:id="96" w:name="_Ref391906542"/>
      <w:bookmarkStart w:id="97" w:name="_Toc395616895"/>
      <w:r>
        <w:t xml:space="preserve">Figure </w:t>
      </w:r>
      <w:fldSimple w:instr=" SEQ Figure \* ARABIC ">
        <w:r w:rsidR="00E74E9A">
          <w:rPr>
            <w:noProof/>
          </w:rPr>
          <w:t>10</w:t>
        </w:r>
      </w:fldSimple>
      <w:bookmarkEnd w:id="9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97"/>
    </w:p>
    <w:p w14:paraId="7D46C257" w14:textId="77777777" w:rsidR="0077065A" w:rsidRPr="0077065A" w:rsidRDefault="0077065A" w:rsidP="0077065A"/>
    <w:p w14:paraId="520E3A34" w14:textId="298BD80C" w:rsidR="00FF69E5" w:rsidRPr="00FF69E5" w:rsidRDefault="0077065A" w:rsidP="007B5A5E">
      <w:pPr>
        <w:pStyle w:val="Heading5"/>
        <w:jc w:val="both"/>
      </w:pPr>
      <w:bookmarkStart w:id="98" w:name="_Toc395616878"/>
      <w:r>
        <w:t xml:space="preserve">Indentation Modulus </w:t>
      </w:r>
      <m:oMath>
        <m:r>
          <w:rPr>
            <w:rFonts w:ascii="Cambria Math" w:hAnsi="Cambria Math"/>
          </w:rPr>
          <m:t>M</m:t>
        </m:r>
      </m:oMath>
      <w:bookmarkEnd w:id="98"/>
    </w:p>
    <w:p w14:paraId="655FDFE2" w14:textId="5D0EFED7" w:rsidR="00AE1B88" w:rsidRPr="00E613A4" w:rsidRDefault="00E613A4" w:rsidP="007B5A5E">
      <w:pPr>
        <w:jc w:val="both"/>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jc w:val="both"/>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pPr>
              <w:jc w:val="both"/>
            </w:pPr>
          </w:p>
        </w:tc>
        <w:tc>
          <w:tcPr>
            <w:tcW w:w="3500" w:type="pct"/>
          </w:tcPr>
          <w:p w14:paraId="46F0EDA5" w14:textId="71C59CE5" w:rsidR="00AE1B88" w:rsidRDefault="00AE1B88" w:rsidP="00472226">
            <w:pPr>
              <w:keepNext/>
              <w:jc w:val="both"/>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E74E9A">
                <w:rPr>
                  <w:noProof/>
                </w:rPr>
                <w:t>3</w:t>
              </w:r>
            </w:fldSimple>
            <w:r>
              <w:t>.</w:t>
            </w:r>
            <w:fldSimple w:instr=" SEQ Equation \* ARABIC \s 1 ">
              <w:r w:rsidR="00E74E9A">
                <w:rPr>
                  <w:noProof/>
                </w:rPr>
                <w:t>3</w:t>
              </w:r>
            </w:fldSimple>
            <w:r>
              <w:t>)</w:t>
            </w:r>
          </w:p>
        </w:tc>
      </w:tr>
    </w:tbl>
    <w:p w14:paraId="2A1CD9BD" w14:textId="77777777" w:rsidR="00AE1B88" w:rsidRDefault="00AE1B88" w:rsidP="00F5052B">
      <w:pPr>
        <w:jc w:val="both"/>
        <w:rPr>
          <w:rFonts w:eastAsia="Times New Roman"/>
          <w:lang w:eastAsia="en-AU"/>
        </w:rPr>
      </w:pPr>
    </w:p>
    <w:p w14:paraId="7A9756E3" w14:textId="43ED5532" w:rsidR="0025093F" w:rsidRPr="0025093F" w:rsidRDefault="00E613A4" w:rsidP="007B5A5E">
      <w:pPr>
        <w:jc w:val="both"/>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 SMGs over BMGs of 5 – 10 % for the ultrastable </w:t>
      </w:r>
      <w:r>
        <w:t>Zr</w:t>
      </w:r>
      <w:r w:rsidRPr="001A0A42">
        <w:rPr>
          <w:vertAlign w:val="subscript"/>
        </w:rPr>
        <w:t>65</w:t>
      </w:r>
      <w:r>
        <w:t>Cu</w:t>
      </w:r>
      <w:r>
        <w:rPr>
          <w:vertAlign w:val="subscript"/>
        </w:rPr>
        <w:t>27.5</w:t>
      </w:r>
      <w:r>
        <w:t>Al</w:t>
      </w:r>
      <w:r>
        <w:rPr>
          <w:vertAlign w:val="subscript"/>
        </w:rPr>
        <w:t>7.5</w:t>
      </w:r>
      <w:r>
        <w:t xml:space="preserve"> system.</w:t>
      </w:r>
    </w:p>
    <w:p w14:paraId="53333FF7" w14:textId="52B28822" w:rsidR="00E613A4" w:rsidRPr="00FF69E5" w:rsidRDefault="00E613A4" w:rsidP="00E613A4">
      <w:pPr>
        <w:pStyle w:val="Heading5"/>
        <w:jc w:val="both"/>
      </w:pPr>
      <w:bookmarkStart w:id="99" w:name="_Toc395616879"/>
      <w:r>
        <w:t>SMG Characterisation Issues</w:t>
      </w:r>
      <w:bookmarkEnd w:id="99"/>
    </w:p>
    <w:p w14:paraId="07EFBD14" w14:textId="5C7A7655" w:rsidR="0025093F" w:rsidRDefault="003E2DE1" w:rsidP="007B5A5E">
      <w:pPr>
        <w:jc w:val="both"/>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MG</w:t>
      </w:r>
      <w:r w:rsidR="00801AC4">
        <w:rPr>
          <w:rFonts w:eastAsia="Times New Roman"/>
          <w:lang w:eastAsia="en-AU"/>
        </w:rPr>
        <w:t>, implying S</w:t>
      </w:r>
      <w:r w:rsidR="00404EA6">
        <w:rPr>
          <w:rFonts w:eastAsia="Times New Roman"/>
          <w:lang w:eastAsia="en-AU"/>
        </w:rPr>
        <w:t>MG’s</w:t>
      </w:r>
      <w:r w:rsidR="00801AC4">
        <w:rPr>
          <w:rFonts w:eastAsia="Times New Roman"/>
          <w:lang w:eastAsia="en-AU"/>
        </w:rPr>
        <w:t xml:space="preserve"> corresponding states of packing are not significantly different</w:t>
      </w:r>
      <w:r w:rsidR="004D5BD0">
        <w:rPr>
          <w:rFonts w:eastAsia="Times New Roman"/>
          <w:lang w:eastAsia="en-AU"/>
        </w:rPr>
        <w:t xml:space="preserve">. </w:t>
      </w:r>
      <w:r w:rsidR="004D5BD0">
        <w:rPr>
          <w:rFonts w:eastAsia="Times New Roman"/>
          <w:lang w:eastAsia="en-AU"/>
        </w:rPr>
        <w:fldChar w:fldCharType="begin"/>
      </w:r>
      <w:r w:rsidR="004D5BD0">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D5BD0">
        <w:rPr>
          <w:rFonts w:eastAsia="Times New Roman"/>
          <w:lang w:eastAsia="en-AU"/>
        </w:rPr>
        <w:fldChar w:fldCharType="separate"/>
      </w:r>
      <w:r w:rsidR="004D5BD0">
        <w:rPr>
          <w:rFonts w:eastAsia="Times New Roman"/>
          <w:noProof/>
          <w:lang w:eastAsia="en-AU"/>
        </w:rPr>
        <w:t>Yu, et al. [1]</w:t>
      </w:r>
      <w:r w:rsidR="004D5BD0">
        <w:rPr>
          <w:rFonts w:eastAsia="Times New Roman"/>
          <w:lang w:eastAsia="en-AU"/>
        </w:rPr>
        <w:fldChar w:fldCharType="end"/>
      </w:r>
      <w:r w:rsidR="004D5BD0">
        <w:rPr>
          <w:rFonts w:eastAsia="Times New Roman"/>
          <w:lang w:eastAsia="en-AU"/>
        </w:rPr>
        <w:t xml:space="preserve"> goes on to suggest this m</w:t>
      </w:r>
      <w:r w:rsidR="0025093F" w:rsidRPr="0025093F">
        <w:rPr>
          <w:rFonts w:eastAsia="Times New Roman"/>
          <w:lang w:eastAsia="en-AU"/>
        </w:rPr>
        <w:t>ay indicate a hidden polyamorphous or layer-like super-structures</w:t>
      </w:r>
      <w:r w:rsidR="004D5BD0">
        <w:rPr>
          <w:rFonts w:eastAsia="Times New Roman"/>
          <w:lang w:eastAsia="en-AU"/>
        </w:rPr>
        <w:t xml:space="preserve"> in the SMGs, but has not be able to confirm it</w:t>
      </w:r>
      <w:r w:rsidR="0025093F" w:rsidRPr="0025093F">
        <w:rPr>
          <w:rFonts w:eastAsia="Times New Roman"/>
          <w:lang w:eastAsia="en-AU"/>
        </w:rPr>
        <w:t xml:space="preserve">. </w:t>
      </w:r>
      <w:r w:rsidR="00404EA6">
        <w:rPr>
          <w:rFonts w:eastAsia="Times New Roman"/>
          <w:lang w:eastAsia="en-AU"/>
        </w:rPr>
        <w:t>It seems XRD is not sufficient to make structural observations of SMGs and other methods will be required with one possibility being high-energy X-ray scattering.</w:t>
      </w:r>
    </w:p>
    <w:p w14:paraId="214B2FEE" w14:textId="77777777" w:rsidR="00404EA6" w:rsidRPr="0025093F" w:rsidRDefault="00404EA6" w:rsidP="007B5A5E">
      <w:pPr>
        <w:jc w:val="both"/>
        <w:rPr>
          <w:rFonts w:eastAsia="Times New Roman"/>
          <w:lang w:eastAsia="en-AU"/>
        </w:rPr>
      </w:pPr>
    </w:p>
    <w:p w14:paraId="478660AA" w14:textId="2FDC9C09" w:rsidR="001063CF" w:rsidRDefault="001063CF" w:rsidP="007B5A5E">
      <w:pPr>
        <w:jc w:val="both"/>
      </w:pPr>
    </w:p>
    <w:p w14:paraId="3D5AC0C4" w14:textId="77777777" w:rsidR="00BA00ED" w:rsidRDefault="00BA00ED" w:rsidP="007B5A5E">
      <w:pPr>
        <w:jc w:val="both"/>
      </w:pPr>
    </w:p>
    <w:p w14:paraId="25EE6451" w14:textId="77777777" w:rsidR="00F15779" w:rsidRDefault="00F15779" w:rsidP="007B5A5E">
      <w:pPr>
        <w:pStyle w:val="Heading2"/>
        <w:jc w:val="both"/>
      </w:pPr>
      <w:bookmarkStart w:id="100" w:name="_Toc386545845"/>
      <w:bookmarkStart w:id="101" w:name="_Toc395616880"/>
      <w:r>
        <w:lastRenderedPageBreak/>
        <w:t>Biomedical</w:t>
      </w:r>
      <w:bookmarkEnd w:id="100"/>
      <w:bookmarkEnd w:id="101"/>
    </w:p>
    <w:p w14:paraId="4E872257" w14:textId="0E98D5F6" w:rsidR="00C970F7" w:rsidRPr="00C970F7" w:rsidRDefault="00C970F7" w:rsidP="007B5A5E">
      <w:pPr>
        <w:jc w:val="both"/>
      </w:pPr>
      <w:r>
        <w:t xml:space="preserve">Need to have section with the typical ranges of human bone hardness and E (most studies use these two parameters but do not include a human bone hardness for comparison). </w:t>
      </w:r>
    </w:p>
    <w:p w14:paraId="458B395D" w14:textId="77777777" w:rsidR="00F15779" w:rsidRDefault="00F15779" w:rsidP="007B5A5E">
      <w:pPr>
        <w:pStyle w:val="Heading3"/>
        <w:jc w:val="both"/>
      </w:pPr>
      <w:bookmarkStart w:id="102" w:name="_Toc386545846"/>
      <w:bookmarkStart w:id="103" w:name="_Toc395616881"/>
      <w:r>
        <w:t>Bioreabsorption</w:t>
      </w:r>
      <w:bookmarkEnd w:id="102"/>
      <w:r>
        <w:t xml:space="preserve"> / Corrosion</w:t>
      </w:r>
      <w:bookmarkEnd w:id="103"/>
    </w:p>
    <w:p w14:paraId="092478A2" w14:textId="676976D7" w:rsidR="00F15779" w:rsidRPr="00014665" w:rsidRDefault="00F15779" w:rsidP="007B5A5E">
      <w:pPr>
        <w:jc w:val="both"/>
      </w:pPr>
      <w:r>
        <w:t xml:space="preserve">As </w:t>
      </w:r>
      <w:r>
        <w:fldChar w:fldCharType="begin"/>
      </w:r>
      <w:r w:rsidR="00D07DF3">
        <w:instrText xml:space="preserve"> ADDIN EN.CITE &lt;EndNote&gt;&lt;Cite AuthorYear="1"&gt;&lt;Author&gt;Witte&lt;/Author&gt;&lt;Year&gt;2010&lt;/Year&gt;&lt;RecNum&gt;42&lt;/RecNum&gt;&lt;DisplayText&gt;Witte [2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D07DF3">
        <w:rPr>
          <w:noProof/>
        </w:rPr>
        <w:t>Witte [29]</w:t>
      </w:r>
      <w:r>
        <w:fldChar w:fldCharType="end"/>
      </w:r>
      <w:r>
        <w:t xml:space="preserve"> has shown in his review magnesium was showing promise as a bioreabsorbable material </w:t>
      </w:r>
      <w:r w:rsidRPr="00014665">
        <w:t xml:space="preserve">in the early 1900s before the trend switch to bioinert materials like titanium. </w:t>
      </w:r>
    </w:p>
    <w:p w14:paraId="57349C24" w14:textId="77777777" w:rsidR="00F15779" w:rsidRPr="00014665" w:rsidRDefault="00F15779" w:rsidP="007B5A5E">
      <w:pPr>
        <w:jc w:val="both"/>
        <w:rPr>
          <w:rFonts w:eastAsia="Times New Roman" w:cs="Times New Roman"/>
          <w:color w:val="000000"/>
          <w:lang w:eastAsia="en-AU"/>
        </w:rPr>
      </w:pPr>
      <w:r w:rsidRPr="00014665">
        <w:rPr>
          <w:rFonts w:eastAsia="Times New Roman" w:cs="Times New Roman"/>
          <w:color w:val="000000"/>
          <w:lang w:eastAsia="en-AU"/>
        </w:rPr>
        <w:t>Challenges with bioreabsorbable metals, need to;</w:t>
      </w:r>
    </w:p>
    <w:p w14:paraId="18570140" w14:textId="77777777"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reduce the level of ion toxicity</w:t>
      </w:r>
    </w:p>
    <w:p w14:paraId="5CD7A481" w14:textId="77777777"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reduce the amount of hydrogen gas</w:t>
      </w:r>
    </w:p>
    <w:p w14:paraId="57CEC1CD" w14:textId="281193A0"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control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7B5A5E">
      <w:pPr>
        <w:jc w:val="both"/>
        <w:rPr>
          <w:rFonts w:eastAsia="Times New Roman"/>
          <w:lang w:eastAsia="en-AU"/>
        </w:rPr>
      </w:pPr>
      <w:r w:rsidRPr="00014665">
        <w:rPr>
          <w:rFonts w:eastAsia="Times New Roman"/>
          <w:lang w:eastAsia="en-AU"/>
        </w:rPr>
        <w:t xml:space="preserve">High Zn content in MgZnCa decreases hydrogen evolution and promotes passive corrosion. </w:t>
      </w:r>
    </w:p>
    <w:p w14:paraId="09E95985" w14:textId="77777777" w:rsidR="00F15779" w:rsidRPr="00FE28FF" w:rsidRDefault="00F15779" w:rsidP="007B5A5E">
      <w:pPr>
        <w:jc w:val="both"/>
      </w:pPr>
    </w:p>
    <w:p w14:paraId="581BE6AE" w14:textId="77777777" w:rsidR="00F15779" w:rsidRPr="0020436C" w:rsidRDefault="00F15779" w:rsidP="007B5A5E">
      <w:pPr>
        <w:pStyle w:val="Heading3"/>
        <w:jc w:val="both"/>
      </w:pPr>
      <w:bookmarkStart w:id="104" w:name="_Toc395616882"/>
      <w:r>
        <w:t>Anti-biotic Scaffolds</w:t>
      </w:r>
      <w:bookmarkEnd w:id="104"/>
    </w:p>
    <w:p w14:paraId="093734B9" w14:textId="77777777" w:rsidR="00F15779" w:rsidRPr="001E7597" w:rsidRDefault="00F15779" w:rsidP="007B5A5E">
      <w:pPr>
        <w:jc w:val="both"/>
      </w:pPr>
    </w:p>
    <w:p w14:paraId="339D5B0A" w14:textId="41BA18E3" w:rsidR="00A5362D" w:rsidRDefault="00A5362D" w:rsidP="007B5A5E">
      <w:pPr>
        <w:jc w:val="both"/>
      </w:pPr>
      <w:r>
        <w:br w:type="page"/>
      </w:r>
    </w:p>
    <w:p w14:paraId="36BA58D0" w14:textId="34974A85" w:rsidR="00333A60" w:rsidRDefault="00333A60" w:rsidP="00F5052B">
      <w:pPr>
        <w:pStyle w:val="Heading1"/>
        <w:jc w:val="both"/>
      </w:pPr>
      <w:bookmarkStart w:id="105" w:name="_Toc386545850"/>
      <w:bookmarkStart w:id="106" w:name="_Toc395616883"/>
      <w:r>
        <w:lastRenderedPageBreak/>
        <w:t>References</w:t>
      </w:r>
      <w:bookmarkEnd w:id="105"/>
      <w:bookmarkEnd w:id="106"/>
    </w:p>
    <w:p w14:paraId="25EDF6A9" w14:textId="77777777" w:rsidR="004E0F86" w:rsidRDefault="004E0F86" w:rsidP="00F5052B">
      <w:pPr>
        <w:jc w:val="both"/>
      </w:pPr>
    </w:p>
    <w:p w14:paraId="089F241C" w14:textId="77777777" w:rsidR="004D5BD0" w:rsidRPr="004D5BD0" w:rsidRDefault="004E0F86" w:rsidP="004D5BD0">
      <w:pPr>
        <w:pStyle w:val="EndNoteBibliography"/>
        <w:spacing w:after="0"/>
        <w:ind w:left="720" w:hanging="720"/>
      </w:pPr>
      <w:r>
        <w:fldChar w:fldCharType="begin"/>
      </w:r>
      <w:r>
        <w:instrText xml:space="preserve"> ADDIN EN.REFLIST </w:instrText>
      </w:r>
      <w:r>
        <w:fldChar w:fldCharType="separate"/>
      </w:r>
      <w:r w:rsidR="004D5BD0" w:rsidRPr="004D5BD0">
        <w:t>[1]</w:t>
      </w:r>
      <w:r w:rsidR="004D5BD0" w:rsidRPr="004D5BD0">
        <w:tab/>
        <w:t xml:space="preserve">H.-B. Yu, Y. Luo, and K. Samwer, "Ultrastable Metallic Glass," </w:t>
      </w:r>
      <w:r w:rsidR="004D5BD0" w:rsidRPr="004D5BD0">
        <w:rPr>
          <w:i/>
        </w:rPr>
        <w:t xml:space="preserve">Advanced Materials, </w:t>
      </w:r>
      <w:r w:rsidR="004D5BD0" w:rsidRPr="004D5BD0">
        <w:t>vol. 25, pp. 5904-5908, 2013.</w:t>
      </w:r>
    </w:p>
    <w:p w14:paraId="145C3B44" w14:textId="77777777" w:rsidR="004D5BD0" w:rsidRPr="004D5BD0" w:rsidRDefault="004D5BD0" w:rsidP="004D5BD0">
      <w:pPr>
        <w:pStyle w:val="EndNoteBibliography"/>
        <w:spacing w:after="0"/>
        <w:ind w:left="720" w:hanging="720"/>
      </w:pPr>
      <w:r w:rsidRPr="004D5BD0">
        <w:t>[2]</w:t>
      </w:r>
      <w:r w:rsidRPr="004D5BD0">
        <w:tab/>
        <w:t>Y. H. Liu, T. Fujita, A. Hirata, S. Li, H. W. Liu, W. Zhang</w:t>
      </w:r>
      <w:r w:rsidRPr="004D5BD0">
        <w:rPr>
          <w:i/>
        </w:rPr>
        <w:t>, et al.</w:t>
      </w:r>
      <w:r w:rsidRPr="004D5BD0">
        <w:t xml:space="preserve">, "Deposition of multicomponent metallic glass films by single-target magnetron sputtering," </w:t>
      </w:r>
      <w:r w:rsidRPr="004D5BD0">
        <w:rPr>
          <w:i/>
        </w:rPr>
        <w:t xml:space="preserve">Intermetallics, </w:t>
      </w:r>
      <w:r w:rsidRPr="004D5BD0">
        <w:t>vol. 21, pp. 105-114, 2// 2012.</w:t>
      </w:r>
    </w:p>
    <w:p w14:paraId="726C4F6A" w14:textId="77777777" w:rsidR="004D5BD0" w:rsidRPr="004D5BD0" w:rsidRDefault="004D5BD0" w:rsidP="004D5BD0">
      <w:pPr>
        <w:pStyle w:val="EndNoteBibliography"/>
        <w:spacing w:after="0"/>
        <w:ind w:left="720" w:hanging="720"/>
      </w:pPr>
      <w:r w:rsidRPr="004D5BD0">
        <w:t>[3]</w:t>
      </w:r>
      <w:r w:rsidRPr="004D5BD0">
        <w:tab/>
        <w:t xml:space="preserve">A. L. Greer, Y. Q. Cheng, and E. Ma, "Shear bands in metallic glasses," </w:t>
      </w:r>
      <w:r w:rsidRPr="004D5BD0">
        <w:rPr>
          <w:i/>
        </w:rPr>
        <w:t xml:space="preserve">Materials Science and Engineering: R: Reports, </w:t>
      </w:r>
      <w:r w:rsidRPr="004D5BD0">
        <w:t>vol. 74, pp. 71-132, 4// 2013.</w:t>
      </w:r>
    </w:p>
    <w:p w14:paraId="5B2774F9" w14:textId="77777777" w:rsidR="004D5BD0" w:rsidRPr="004D5BD0" w:rsidRDefault="004D5BD0" w:rsidP="004D5BD0">
      <w:pPr>
        <w:pStyle w:val="EndNoteBibliography"/>
        <w:spacing w:after="0"/>
        <w:ind w:left="720" w:hanging="720"/>
      </w:pPr>
      <w:r w:rsidRPr="004D5BD0">
        <w:t>[4]</w:t>
      </w:r>
      <w:r w:rsidRPr="004D5BD0">
        <w:tab/>
        <w:t xml:space="preserve">M. Ediger, C. Angell, and S. R. Nagel, "Supercooled liquids and glasses," </w:t>
      </w:r>
      <w:r w:rsidRPr="004D5BD0">
        <w:rPr>
          <w:i/>
        </w:rPr>
        <w:t xml:space="preserve">The journal of physical chemistry, </w:t>
      </w:r>
      <w:r w:rsidRPr="004D5BD0">
        <w:t>vol. 100, pp. 13200-13212, 1996.</w:t>
      </w:r>
    </w:p>
    <w:p w14:paraId="302DE8A0" w14:textId="77777777" w:rsidR="004D5BD0" w:rsidRPr="004D5BD0" w:rsidRDefault="004D5BD0" w:rsidP="004D5BD0">
      <w:pPr>
        <w:pStyle w:val="EndNoteBibliography"/>
        <w:spacing w:after="0"/>
        <w:ind w:left="720" w:hanging="720"/>
      </w:pPr>
      <w:r w:rsidRPr="004D5BD0">
        <w:t>[5]</w:t>
      </w:r>
      <w:r w:rsidRPr="004D5BD0">
        <w:tab/>
        <w:t>W. Klement, R. Willens, and P. Duwez, "Non-crystalline structure in solidified gold–silicon alloys," 1960.</w:t>
      </w:r>
    </w:p>
    <w:p w14:paraId="37E545A3" w14:textId="77777777" w:rsidR="004D5BD0" w:rsidRPr="004D5BD0" w:rsidRDefault="004D5BD0" w:rsidP="004D5BD0">
      <w:pPr>
        <w:pStyle w:val="EndNoteBibliography"/>
        <w:spacing w:after="0"/>
        <w:ind w:left="720" w:hanging="720"/>
      </w:pPr>
      <w:r w:rsidRPr="004D5BD0">
        <w:t>[6]</w:t>
      </w:r>
      <w:r w:rsidRPr="004D5BD0">
        <w:tab/>
        <w:t xml:space="preserve">A. Inoue, "Stabilization of metallic supercooled liquid and bulk amorphous alloys," </w:t>
      </w:r>
      <w:r w:rsidRPr="004D5BD0">
        <w:rPr>
          <w:i/>
        </w:rPr>
        <w:t xml:space="preserve">Acta Materialia, </w:t>
      </w:r>
      <w:r w:rsidRPr="004D5BD0">
        <w:t>vol. 48, pp. 279-306, 1/1/ 2000.</w:t>
      </w:r>
    </w:p>
    <w:p w14:paraId="6834151B" w14:textId="77777777" w:rsidR="004D5BD0" w:rsidRPr="004D5BD0" w:rsidRDefault="004D5BD0" w:rsidP="004D5BD0">
      <w:pPr>
        <w:pStyle w:val="EndNoteBibliography"/>
        <w:spacing w:after="0"/>
        <w:ind w:left="720" w:hanging="720"/>
      </w:pPr>
      <w:r w:rsidRPr="004D5BD0">
        <w:t>[7]</w:t>
      </w:r>
      <w:r w:rsidRPr="004D5BD0">
        <w:tab/>
        <w:t xml:space="preserve">M. M. Trexler and N. N. Thadhani, "Mechanical properties of bulk metallic glasses," </w:t>
      </w:r>
      <w:r w:rsidRPr="004D5BD0">
        <w:rPr>
          <w:i/>
        </w:rPr>
        <w:t xml:space="preserve">Progress in Materials Science, </w:t>
      </w:r>
      <w:r w:rsidRPr="004D5BD0">
        <w:t>vol. 55, pp. 759-839, 11// 2010.</w:t>
      </w:r>
    </w:p>
    <w:p w14:paraId="63A92916" w14:textId="77777777" w:rsidR="004D5BD0" w:rsidRPr="004D5BD0" w:rsidRDefault="004D5BD0" w:rsidP="004D5BD0">
      <w:pPr>
        <w:pStyle w:val="EndNoteBibliography"/>
        <w:spacing w:after="0"/>
        <w:ind w:left="720" w:hanging="720"/>
      </w:pPr>
      <w:r w:rsidRPr="004D5BD0">
        <w:t>[8]</w:t>
      </w:r>
      <w:r w:rsidRPr="004D5BD0">
        <w:tab/>
        <w:t xml:space="preserve">J. Schroers, "Processing of Bulk Metallic Glass," </w:t>
      </w:r>
      <w:r w:rsidRPr="004D5BD0">
        <w:rPr>
          <w:i/>
        </w:rPr>
        <w:t xml:space="preserve">Advanced Materials, </w:t>
      </w:r>
      <w:r w:rsidRPr="004D5BD0">
        <w:t>vol. 22, pp. 1566-1597, 2010.</w:t>
      </w:r>
    </w:p>
    <w:p w14:paraId="0F7900BC" w14:textId="77777777" w:rsidR="004D5BD0" w:rsidRPr="004D5BD0" w:rsidRDefault="004D5BD0" w:rsidP="004D5BD0">
      <w:pPr>
        <w:pStyle w:val="EndNoteBibliography"/>
        <w:spacing w:after="0"/>
        <w:ind w:left="720" w:hanging="720"/>
      </w:pPr>
      <w:r w:rsidRPr="004D5BD0">
        <w:t>[9]</w:t>
      </w:r>
      <w:r w:rsidRPr="004D5BD0">
        <w:tab/>
        <w:t xml:space="preserve">H. U. Krebs and O. Bremert, "Pulsed laser deposition of thin metallic alloys," </w:t>
      </w:r>
      <w:r w:rsidRPr="004D5BD0">
        <w:rPr>
          <w:i/>
        </w:rPr>
        <w:t xml:space="preserve">Applied Physics Letters, </w:t>
      </w:r>
      <w:r w:rsidRPr="004D5BD0">
        <w:t>vol. 62, pp. 2341-2343, 1993.</w:t>
      </w:r>
    </w:p>
    <w:p w14:paraId="48AE53B0" w14:textId="77777777" w:rsidR="004D5BD0" w:rsidRPr="004D5BD0" w:rsidRDefault="004D5BD0" w:rsidP="004D5BD0">
      <w:pPr>
        <w:pStyle w:val="EndNoteBibliography"/>
        <w:spacing w:after="0"/>
        <w:ind w:left="720" w:hanging="720"/>
      </w:pPr>
      <w:r w:rsidRPr="004D5BD0">
        <w:t>[10]</w:t>
      </w:r>
      <w:r w:rsidRPr="004D5BD0">
        <w:tab/>
        <w:t>D. Dijkkamp, T. Venkatesan, X. Wu, S. Shaheen, N. Jisrawi, Y. Min‐Lee</w:t>
      </w:r>
      <w:r w:rsidRPr="004D5BD0">
        <w:rPr>
          <w:i/>
        </w:rPr>
        <w:t>, et al.</w:t>
      </w:r>
      <w:r w:rsidRPr="004D5BD0">
        <w:t xml:space="preserve">, "Preparation of Y‐Ba‐Cu oxide superconductor thin films using pulsed laser evaporation from high Tc bulk material," </w:t>
      </w:r>
      <w:r w:rsidRPr="004D5BD0">
        <w:rPr>
          <w:i/>
        </w:rPr>
        <w:t xml:space="preserve">Applied Physics Letters, </w:t>
      </w:r>
      <w:r w:rsidRPr="004D5BD0">
        <w:t>vol. 51, pp. 619-621, 1987.</w:t>
      </w:r>
    </w:p>
    <w:p w14:paraId="370546C9" w14:textId="77777777" w:rsidR="004D5BD0" w:rsidRPr="004D5BD0" w:rsidRDefault="004D5BD0" w:rsidP="004D5BD0">
      <w:pPr>
        <w:pStyle w:val="EndNoteBibliography"/>
        <w:spacing w:after="0"/>
        <w:ind w:left="720" w:hanging="720"/>
      </w:pPr>
      <w:r w:rsidRPr="004D5BD0">
        <w:t>[11]</w:t>
      </w:r>
      <w:r w:rsidRPr="004D5BD0">
        <w:tab/>
        <w:t xml:space="preserve">J. Heitz, X. Wang, P. Schwab, D. Bäuerle, and L. Schultz, "KrF laser‐induced ablation and patterning of Y–Ba–Cu–O films," </w:t>
      </w:r>
      <w:r w:rsidRPr="004D5BD0">
        <w:rPr>
          <w:i/>
        </w:rPr>
        <w:t xml:space="preserve">Journal of Applied Physics, </w:t>
      </w:r>
      <w:r w:rsidRPr="004D5BD0">
        <w:t>vol. 68, pp. 2512-2514, 1990.</w:t>
      </w:r>
    </w:p>
    <w:p w14:paraId="03534BEC" w14:textId="77777777" w:rsidR="004D5BD0" w:rsidRPr="004D5BD0" w:rsidRDefault="004D5BD0" w:rsidP="004D5BD0">
      <w:pPr>
        <w:pStyle w:val="EndNoteBibliography"/>
        <w:spacing w:after="0"/>
        <w:ind w:left="720" w:hanging="720"/>
      </w:pPr>
      <w:r w:rsidRPr="004D5BD0">
        <w:t>[12]</w:t>
      </w:r>
      <w:r w:rsidRPr="004D5BD0">
        <w:tab/>
        <w:t>J. D. Cao, "Processing and properties of biocompatible metallic glasses," M. Ferry and K. Laws, Eds., ed: Thesis (Ph.D) - University of New South Wales - Australia, 2013.</w:t>
      </w:r>
    </w:p>
    <w:p w14:paraId="2D93DC44" w14:textId="77777777" w:rsidR="004D5BD0" w:rsidRPr="004D5BD0" w:rsidRDefault="004D5BD0" w:rsidP="004D5BD0">
      <w:pPr>
        <w:pStyle w:val="EndNoteBibliography"/>
        <w:spacing w:after="0"/>
        <w:ind w:left="720" w:hanging="720"/>
      </w:pPr>
      <w:r w:rsidRPr="004D5BD0">
        <w:t>[13]</w:t>
      </w:r>
      <w:r w:rsidRPr="004D5BD0">
        <w:tab/>
        <w:t xml:space="preserve">T. E. Brown, T. L. Brown, H. E. H. LeMay, B. E. Bursten, C. Murphy, and P. Woodward, </w:t>
      </w:r>
      <w:r w:rsidRPr="004D5BD0">
        <w:rPr>
          <w:i/>
        </w:rPr>
        <w:t>Chemistry: The Central Science</w:t>
      </w:r>
      <w:r w:rsidRPr="004D5BD0">
        <w:t>: Pearson Education, 2014.</w:t>
      </w:r>
    </w:p>
    <w:p w14:paraId="5A6D27BB" w14:textId="77777777" w:rsidR="004D5BD0" w:rsidRPr="004D5BD0" w:rsidRDefault="004D5BD0" w:rsidP="004D5BD0">
      <w:pPr>
        <w:pStyle w:val="EndNoteBibliography"/>
        <w:spacing w:after="0"/>
        <w:ind w:left="720" w:hanging="720"/>
      </w:pPr>
      <w:r w:rsidRPr="004D5BD0">
        <w:t>[14]</w:t>
      </w:r>
      <w:r w:rsidRPr="004D5BD0">
        <w:tab/>
        <w:t xml:space="preserve">K. Kondoh, K. Kawabata, T. Serikawa, and H. Kimura, "Structural Characteristics and Crystallization of Metallic Glass Sputtered Films by Using Zr System Target," </w:t>
      </w:r>
      <w:r w:rsidRPr="004D5BD0">
        <w:rPr>
          <w:i/>
        </w:rPr>
        <w:t xml:space="preserve">Advances in Materials Science and Engineering, </w:t>
      </w:r>
      <w:r w:rsidRPr="004D5BD0">
        <w:t>vol. 2008, 2008.</w:t>
      </w:r>
    </w:p>
    <w:p w14:paraId="1F5B88C6" w14:textId="77777777" w:rsidR="004D5BD0" w:rsidRPr="004D5BD0" w:rsidRDefault="004D5BD0" w:rsidP="004D5BD0">
      <w:pPr>
        <w:pStyle w:val="EndNoteBibliography"/>
        <w:spacing w:after="0"/>
        <w:ind w:left="720" w:hanging="720"/>
      </w:pPr>
      <w:r w:rsidRPr="004D5BD0">
        <w:t>[15]</w:t>
      </w:r>
      <w:r w:rsidRPr="004D5BD0">
        <w:tab/>
        <w:t>Y. P. Deng, Y. F. Guan, J. D. Fowlkes, S. Q. Wen, F. X. Liu, G. M. Pharr</w:t>
      </w:r>
      <w:r w:rsidRPr="004D5BD0">
        <w:rPr>
          <w:i/>
        </w:rPr>
        <w:t>, et al.</w:t>
      </w:r>
      <w:r w:rsidRPr="004D5BD0">
        <w:t xml:space="preserve">, "A combinatorial thin film sputtering approach for synthesizing and characterizing ternary ZrCuAl metallic glasses," </w:t>
      </w:r>
      <w:r w:rsidRPr="004D5BD0">
        <w:rPr>
          <w:i/>
        </w:rPr>
        <w:t xml:space="preserve">Intermetallics, </w:t>
      </w:r>
      <w:r w:rsidRPr="004D5BD0">
        <w:t>vol. 15, pp. 1208-1216, 9// 2007.</w:t>
      </w:r>
    </w:p>
    <w:p w14:paraId="0ADC4AB0" w14:textId="77777777" w:rsidR="004D5BD0" w:rsidRPr="004D5BD0" w:rsidRDefault="004D5BD0" w:rsidP="004D5BD0">
      <w:pPr>
        <w:pStyle w:val="EndNoteBibliography"/>
        <w:spacing w:after="0"/>
        <w:ind w:left="720" w:hanging="720"/>
      </w:pPr>
      <w:r w:rsidRPr="004D5BD0">
        <w:t>[16]</w:t>
      </w:r>
      <w:r w:rsidRPr="004D5BD0">
        <w:tab/>
        <w:t>J. Qin, X. Yong, Z. Xin-Yu, L. Gong, L. Li-Xin, X. Zhe</w:t>
      </w:r>
      <w:r w:rsidRPr="004D5BD0">
        <w:rPr>
          <w:i/>
        </w:rPr>
        <w:t>, et al.</w:t>
      </w:r>
      <w:r w:rsidRPr="004D5BD0">
        <w:t xml:space="preserve">, "Zr-Cu amorphous films prepared by magnetron co-sputtering deposition of pure Zr and Cu," </w:t>
      </w:r>
      <w:r w:rsidRPr="004D5BD0">
        <w:rPr>
          <w:i/>
        </w:rPr>
        <w:t xml:space="preserve">Chinese Physics Letters, </w:t>
      </w:r>
      <w:r w:rsidRPr="004D5BD0">
        <w:t>vol. 26, p. 086109, 2009.</w:t>
      </w:r>
    </w:p>
    <w:p w14:paraId="23F1D78A" w14:textId="77777777" w:rsidR="004D5BD0" w:rsidRPr="004D5BD0" w:rsidRDefault="004D5BD0" w:rsidP="004D5BD0">
      <w:pPr>
        <w:pStyle w:val="EndNoteBibliography"/>
        <w:spacing w:after="0"/>
        <w:ind w:left="720" w:hanging="720"/>
      </w:pPr>
      <w:r w:rsidRPr="004D5BD0">
        <w:t>[17]</w:t>
      </w:r>
      <w:r w:rsidRPr="004D5BD0">
        <w:tab/>
        <w:t>M. Apreutesei, P. Steyer, L. Joly-Pottuz, A. Billard, J. Qiao, S. Cardinal</w:t>
      </w:r>
      <w:r w:rsidRPr="004D5BD0">
        <w:rPr>
          <w:i/>
        </w:rPr>
        <w:t>, et al.</w:t>
      </w:r>
      <w:r w:rsidRPr="004D5BD0">
        <w:t xml:space="preserve">, "Microstructural, thermal and mechanical behavior of co-sputtered binary Zr–Cu thin film metallic glasses," </w:t>
      </w:r>
      <w:r w:rsidRPr="004D5BD0">
        <w:rPr>
          <w:i/>
        </w:rPr>
        <w:t xml:space="preserve">Thin Solid Films, </w:t>
      </w:r>
      <w:r w:rsidRPr="004D5BD0">
        <w:t>vol. 561, pp. 53-59, 6/30/ 2014.</w:t>
      </w:r>
    </w:p>
    <w:p w14:paraId="2AE0F483" w14:textId="77777777" w:rsidR="004D5BD0" w:rsidRPr="004D5BD0" w:rsidRDefault="004D5BD0" w:rsidP="004D5BD0">
      <w:pPr>
        <w:pStyle w:val="EndNoteBibliography"/>
        <w:spacing w:after="0"/>
        <w:ind w:left="720" w:hanging="720"/>
      </w:pPr>
      <w:r w:rsidRPr="004D5BD0">
        <w:t>[18]</w:t>
      </w:r>
      <w:r w:rsidRPr="004D5BD0">
        <w:tab/>
        <w:t>J. P. Chu, J. E. Greene, J. S. C. Jang, J. C. Huang, Y.-L. Shen, P. K. Liaw</w:t>
      </w:r>
      <w:r w:rsidRPr="004D5BD0">
        <w:rPr>
          <w:i/>
        </w:rPr>
        <w:t>, et al.</w:t>
      </w:r>
      <w:r w:rsidRPr="004D5BD0">
        <w:t xml:space="preserve">, "Bendable bulk metallic glass: Effects of a thin, adhesive, strong, and ductile coating," </w:t>
      </w:r>
      <w:r w:rsidRPr="004D5BD0">
        <w:rPr>
          <w:i/>
        </w:rPr>
        <w:t xml:space="preserve">Acta Materialia, </w:t>
      </w:r>
      <w:r w:rsidRPr="004D5BD0">
        <w:t>vol. 60, pp. 3226-3238, 4// 2012.</w:t>
      </w:r>
    </w:p>
    <w:p w14:paraId="75E5F4E5" w14:textId="77777777" w:rsidR="004D5BD0" w:rsidRPr="004D5BD0" w:rsidRDefault="004D5BD0" w:rsidP="004D5BD0">
      <w:pPr>
        <w:pStyle w:val="EndNoteBibliography"/>
        <w:spacing w:after="0"/>
        <w:ind w:left="720" w:hanging="720"/>
      </w:pPr>
      <w:r w:rsidRPr="004D5BD0">
        <w:t>[19]</w:t>
      </w:r>
      <w:r w:rsidRPr="004D5BD0">
        <w:tab/>
        <w:t xml:space="preserve">S. J. Bull and A. M. Jones, "Multilayer coatings for improved performance," </w:t>
      </w:r>
      <w:r w:rsidRPr="004D5BD0">
        <w:rPr>
          <w:i/>
        </w:rPr>
        <w:t xml:space="preserve">Surface and Coatings Technology, </w:t>
      </w:r>
      <w:r w:rsidRPr="004D5BD0">
        <w:t>vol. 78, pp. 173-184, 1// 1996.</w:t>
      </w:r>
    </w:p>
    <w:p w14:paraId="61EF2D70" w14:textId="77777777" w:rsidR="004D5BD0" w:rsidRPr="004D5BD0" w:rsidRDefault="004D5BD0" w:rsidP="004D5BD0">
      <w:pPr>
        <w:pStyle w:val="EndNoteBibliography"/>
        <w:spacing w:after="0"/>
        <w:ind w:left="720" w:hanging="720"/>
      </w:pPr>
      <w:r w:rsidRPr="004D5BD0">
        <w:t>[20]</w:t>
      </w:r>
      <w:r w:rsidRPr="004D5BD0">
        <w:tab/>
        <w:t xml:space="preserve">P. J. Burnett and D. S. Rickerby, "The relationship between hardness and scratch adhession," </w:t>
      </w:r>
      <w:r w:rsidRPr="004D5BD0">
        <w:rPr>
          <w:i/>
        </w:rPr>
        <w:t xml:space="preserve">Thin Solid Films, </w:t>
      </w:r>
      <w:r w:rsidRPr="004D5BD0">
        <w:t>vol. 154, pp. 403-416, 11/12/ 1987.</w:t>
      </w:r>
    </w:p>
    <w:p w14:paraId="4C45464C" w14:textId="77777777" w:rsidR="004D5BD0" w:rsidRPr="004D5BD0" w:rsidRDefault="004D5BD0" w:rsidP="004D5BD0">
      <w:pPr>
        <w:pStyle w:val="EndNoteBibliography"/>
        <w:spacing w:after="0"/>
        <w:ind w:left="720" w:hanging="720"/>
      </w:pPr>
      <w:r w:rsidRPr="004D5BD0">
        <w:lastRenderedPageBreak/>
        <w:t>[21]</w:t>
      </w:r>
      <w:r w:rsidRPr="004D5BD0">
        <w:tab/>
        <w:t xml:space="preserve">P. J. Burnett and D. S. Rickerby, "The scratch adhesion test: An elastic-plastic indentation analysis," </w:t>
      </w:r>
      <w:r w:rsidRPr="004D5BD0">
        <w:rPr>
          <w:i/>
        </w:rPr>
        <w:t xml:space="preserve">Thin Solid Films, </w:t>
      </w:r>
      <w:r w:rsidRPr="004D5BD0">
        <w:t>vol. 157, pp. 233-254, 2/29/ 1988.</w:t>
      </w:r>
    </w:p>
    <w:p w14:paraId="45C4033A" w14:textId="77777777" w:rsidR="004D5BD0" w:rsidRPr="004D5BD0" w:rsidRDefault="004D5BD0" w:rsidP="004D5BD0">
      <w:pPr>
        <w:pStyle w:val="EndNoteBibliography"/>
        <w:spacing w:after="0"/>
        <w:ind w:left="720" w:hanging="720"/>
      </w:pPr>
      <w:r w:rsidRPr="004D5BD0">
        <w:t>[22]</w:t>
      </w:r>
      <w:r w:rsidRPr="004D5BD0">
        <w:tab/>
        <w:t xml:space="preserve">C. T. Pan, T. T. Wu, C. F. Liu, C. Y. Su, W. J. Wang, and J. C. Huang, "Study of scratching Mg-based BMG using nanoindenter with Berkovich probe," </w:t>
      </w:r>
      <w:r w:rsidRPr="004D5BD0">
        <w:rPr>
          <w:i/>
        </w:rPr>
        <w:t xml:space="preserve">Materials Science and Engineering: A, </w:t>
      </w:r>
      <w:r w:rsidRPr="004D5BD0">
        <w:t>vol. 527, pp. 2342-2349, 4/15/ 2010.</w:t>
      </w:r>
    </w:p>
    <w:p w14:paraId="4BFB1714" w14:textId="77777777" w:rsidR="004D5BD0" w:rsidRPr="004D5BD0" w:rsidRDefault="004D5BD0" w:rsidP="004D5BD0">
      <w:pPr>
        <w:pStyle w:val="EndNoteBibliography"/>
        <w:spacing w:after="0"/>
        <w:ind w:left="720" w:hanging="720"/>
      </w:pPr>
      <w:r w:rsidRPr="004D5BD0">
        <w:t>[23]</w:t>
      </w:r>
      <w:r w:rsidRPr="004D5BD0">
        <w:tab/>
        <w:t>S. F. Swallen, K. L. Kearns, M. K. Mapes, Y. S. Kim, R. J. McMahon, M. D. Ediger</w:t>
      </w:r>
      <w:r w:rsidRPr="004D5BD0">
        <w:rPr>
          <w:i/>
        </w:rPr>
        <w:t>, et al.</w:t>
      </w:r>
      <w:r w:rsidRPr="004D5BD0">
        <w:t xml:space="preserve">, "Organic glasses with exceptional thermodynamic and kinetic stability," </w:t>
      </w:r>
      <w:r w:rsidRPr="004D5BD0">
        <w:rPr>
          <w:i/>
        </w:rPr>
        <w:t xml:space="preserve">Science, </w:t>
      </w:r>
      <w:r w:rsidRPr="004D5BD0">
        <w:t>vol. 315, pp. 353-356, 2007.</w:t>
      </w:r>
    </w:p>
    <w:p w14:paraId="796295E9" w14:textId="77777777" w:rsidR="004D5BD0" w:rsidRPr="004D5BD0" w:rsidRDefault="004D5BD0" w:rsidP="004D5BD0">
      <w:pPr>
        <w:pStyle w:val="EndNoteBibliography"/>
        <w:spacing w:after="0"/>
        <w:ind w:left="720" w:hanging="720"/>
      </w:pPr>
      <w:r w:rsidRPr="004D5BD0">
        <w:t>[24]</w:t>
      </w:r>
      <w:r w:rsidRPr="004D5BD0">
        <w:tab/>
        <w:t xml:space="preserve">K. Dawson, L. Zhu, L. A. Kopff, R. J. McMahon, L. Yu, and M. Ediger, "Highly stable vapor-deposited glasses of four tris-naphthylbenzene isomers," </w:t>
      </w:r>
      <w:r w:rsidRPr="004D5BD0">
        <w:rPr>
          <w:i/>
        </w:rPr>
        <w:t xml:space="preserve">The Journal of Physical Chemistry Letters, </w:t>
      </w:r>
      <w:r w:rsidRPr="004D5BD0">
        <w:t>vol. 2, pp. 2683-2687, 2011.</w:t>
      </w:r>
    </w:p>
    <w:p w14:paraId="1894A950" w14:textId="77777777" w:rsidR="004D5BD0" w:rsidRPr="004D5BD0" w:rsidRDefault="004D5BD0" w:rsidP="004D5BD0">
      <w:pPr>
        <w:pStyle w:val="EndNoteBibliography"/>
        <w:spacing w:after="0"/>
        <w:ind w:left="720" w:hanging="720"/>
      </w:pPr>
      <w:r w:rsidRPr="004D5BD0">
        <w:t>[25]</w:t>
      </w:r>
      <w:r w:rsidRPr="004D5BD0">
        <w:tab/>
        <w:t xml:space="preserve">K. J. Dawson, L. Zhu, L. Yu, and M. Ediger, "Anisotropic structure and transformation kinetics of vapor-deposited indomethacin glasses," </w:t>
      </w:r>
      <w:r w:rsidRPr="004D5BD0">
        <w:rPr>
          <w:i/>
        </w:rPr>
        <w:t xml:space="preserve">The Journal of Physical Chemistry B, </w:t>
      </w:r>
      <w:r w:rsidRPr="004D5BD0">
        <w:t>vol. 115, pp. 455-463, 2010.</w:t>
      </w:r>
    </w:p>
    <w:p w14:paraId="2D01E624" w14:textId="77777777" w:rsidR="004D5BD0" w:rsidRPr="004D5BD0" w:rsidRDefault="004D5BD0" w:rsidP="004D5BD0">
      <w:pPr>
        <w:pStyle w:val="EndNoteBibliography"/>
        <w:spacing w:after="0"/>
        <w:ind w:left="720" w:hanging="720"/>
      </w:pPr>
      <w:r w:rsidRPr="004D5BD0">
        <w:t>[26]</w:t>
      </w:r>
      <w:r w:rsidRPr="004D5BD0">
        <w:tab/>
        <w:t xml:space="preserve">K. L. Kearns, S. F. Swallen, M. Ediger, T. Wu, Y. Sun, and L. Yu, "Hiking down the energy landscape: Progress toward the Kauzmann temperature via vapor deposition," </w:t>
      </w:r>
      <w:r w:rsidRPr="004D5BD0">
        <w:rPr>
          <w:i/>
        </w:rPr>
        <w:t xml:space="preserve">The Journal of Physical Chemistry B, </w:t>
      </w:r>
      <w:r w:rsidRPr="004D5BD0">
        <w:t>vol. 112, pp. 4934-4942, 2008.</w:t>
      </w:r>
    </w:p>
    <w:p w14:paraId="3A2E08DD" w14:textId="77777777" w:rsidR="004D5BD0" w:rsidRPr="004D5BD0" w:rsidRDefault="004D5BD0" w:rsidP="004D5BD0">
      <w:pPr>
        <w:pStyle w:val="EndNoteBibliography"/>
        <w:spacing w:after="0"/>
        <w:ind w:left="720" w:hanging="720"/>
      </w:pPr>
      <w:r w:rsidRPr="004D5BD0">
        <w:t>[27]</w:t>
      </w:r>
      <w:r w:rsidRPr="004D5BD0">
        <w:tab/>
        <w:t>Y. Guo, A. Morozov, D. Schneider, J. W. Chung, C. Zhang, M. Waldmann</w:t>
      </w:r>
      <w:r w:rsidRPr="004D5BD0">
        <w:rPr>
          <w:i/>
        </w:rPr>
        <w:t>, et al.</w:t>
      </w:r>
      <w:r w:rsidRPr="004D5BD0">
        <w:t xml:space="preserve">, "Ultrastable nanostructured polymer glasses," </w:t>
      </w:r>
      <w:r w:rsidRPr="004D5BD0">
        <w:rPr>
          <w:i/>
        </w:rPr>
        <w:t xml:space="preserve">Nature materials, </w:t>
      </w:r>
      <w:r w:rsidRPr="004D5BD0">
        <w:t>vol. 11, pp. 337-343, 2012.</w:t>
      </w:r>
    </w:p>
    <w:p w14:paraId="6FE5FA31" w14:textId="77777777" w:rsidR="004D5BD0" w:rsidRPr="004D5BD0" w:rsidRDefault="004D5BD0" w:rsidP="004D5BD0">
      <w:pPr>
        <w:pStyle w:val="EndNoteBibliography"/>
        <w:spacing w:after="0"/>
        <w:ind w:left="720" w:hanging="720"/>
      </w:pPr>
      <w:r w:rsidRPr="004D5BD0">
        <w:t>[28]</w:t>
      </w:r>
      <w:r w:rsidRPr="004D5BD0">
        <w:tab/>
        <w:t xml:space="preserve">J. E. Shelby, </w:t>
      </w:r>
      <w:r w:rsidRPr="004D5BD0">
        <w:rPr>
          <w:i/>
        </w:rPr>
        <w:t>Introduction to Glass Science and Technology</w:t>
      </w:r>
      <w:r w:rsidRPr="004D5BD0">
        <w:t>: Royal Society of Chemistry, 2005.</w:t>
      </w:r>
    </w:p>
    <w:p w14:paraId="1D45398D" w14:textId="77777777" w:rsidR="004D5BD0" w:rsidRPr="004D5BD0" w:rsidRDefault="004D5BD0" w:rsidP="004D5BD0">
      <w:pPr>
        <w:pStyle w:val="EndNoteBibliography"/>
        <w:ind w:left="720" w:hanging="720"/>
      </w:pPr>
      <w:r w:rsidRPr="004D5BD0">
        <w:t>[29]</w:t>
      </w:r>
      <w:r w:rsidRPr="004D5BD0">
        <w:tab/>
        <w:t xml:space="preserve">F. Witte, "The history of biodegradable magnesium implants: A review," </w:t>
      </w:r>
      <w:r w:rsidRPr="004D5BD0">
        <w:rPr>
          <w:i/>
        </w:rPr>
        <w:t xml:space="preserve">Acta Biomaterialia, </w:t>
      </w:r>
      <w:r w:rsidRPr="004D5BD0">
        <w:t>vol. 6, pp. 1680-1692, 5// 2010.</w:t>
      </w:r>
    </w:p>
    <w:p w14:paraId="24683B58" w14:textId="1E40212B"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107" w:name="_Toc395616884"/>
      <w:r>
        <w:lastRenderedPageBreak/>
        <w:t>Appendices</w:t>
      </w:r>
      <w:bookmarkEnd w:id="107"/>
    </w:p>
    <w:p w14:paraId="7DE9D0DE" w14:textId="303F8D61" w:rsidR="006C57DA" w:rsidRDefault="006C57DA" w:rsidP="006C57DA">
      <w:pPr>
        <w:pStyle w:val="Heading2"/>
      </w:pPr>
      <w:bookmarkStart w:id="108" w:name="_Toc395616885"/>
      <w:r>
        <w:t>Glossary</w:t>
      </w:r>
      <w:bookmarkEnd w:id="108"/>
    </w:p>
    <w:p w14:paraId="10616FC2" w14:textId="77777777" w:rsidR="00096B6F" w:rsidRDefault="00096B6F" w:rsidP="006C57DA">
      <w:pPr>
        <w:rPr>
          <w:rFonts w:eastAsia="Times New Roman"/>
          <w:lang w:eastAsia="en-AU"/>
        </w:rPr>
      </w:pP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4A1A3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5E74F3AA" w14:textId="5582A845" w:rsidR="00094476" w:rsidRDefault="00094476" w:rsidP="00094476">
      <w:r>
        <w:t xml:space="preserve">MG </w:t>
      </w:r>
      <w:r w:rsidR="00DA38FA">
        <w:tab/>
      </w:r>
      <w:r>
        <w:t xml:space="preserve">– </w:t>
      </w:r>
      <w:r w:rsidR="00DA38FA">
        <w:tab/>
      </w:r>
      <w:r>
        <w:t>Metallic Glass</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4A1A3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SCL</w:t>
      </w:r>
      <w:r>
        <w:t>R</w:t>
      </w:r>
      <w:r>
        <w:t xml:space="preserve"> </w:t>
      </w:r>
      <w:r>
        <w:tab/>
        <w:t xml:space="preserve">– </w:t>
      </w:r>
      <w:r>
        <w:tab/>
        <w:t>Super Cooled Liquid</w:t>
      </w:r>
      <w:r>
        <w:t xml:space="preserve"> Region</w:t>
      </w:r>
    </w:p>
    <w:p w14:paraId="65C44426" w14:textId="139396B0" w:rsidR="00094476" w:rsidRDefault="00094476" w:rsidP="00094476">
      <w:r>
        <w:t xml:space="preserve">SMG </w:t>
      </w:r>
      <w:r w:rsidR="00DA38FA">
        <w:tab/>
      </w:r>
      <w:r>
        <w:t xml:space="preserve">– </w:t>
      </w:r>
      <w:r w:rsidR="00DA38FA">
        <w:tab/>
      </w:r>
      <w:r>
        <w:t>Ultrastable Metallic Glass</w:t>
      </w:r>
    </w:p>
    <w:p w14:paraId="0BD3BC47" w14:textId="6AD1B651" w:rsidR="007171E7" w:rsidRDefault="004A1A3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4A1A3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65B0456C" w14:textId="29192504" w:rsidR="00A45461" w:rsidRPr="007171E7" w:rsidRDefault="004A1A3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 xml:space="preserve">Reduced Glass Transition Temperature ( </w:t>
      </w:r>
      <m:oMath>
        <m:r>
          <w:rPr>
            <w:rFonts w:ascii="Cambria Math" w:hAnsi="Cambria Math"/>
          </w:rPr>
          <m:t>K</m:t>
        </m:r>
      </m:oMath>
      <w:r w:rsidR="00EB33CC">
        <w:t xml:space="preserve"> )</w:t>
      </w:r>
    </w:p>
    <w:p w14:paraId="595FC655" w14:textId="2AA0B6BF" w:rsidR="00AD0DDF" w:rsidRDefault="004A1A3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3AFC2838" w14:textId="27E89832" w:rsidR="00B43E3B" w:rsidRDefault="004A1A3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4A1A3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4A1A3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4A1A3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4A1A3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36A278B" w14:textId="4A8E204A" w:rsidR="000D7E28" w:rsidRDefault="000D7E28" w:rsidP="006C57DA">
      <m:oMath>
        <m:r>
          <w:rPr>
            <w:rFonts w:ascii="Cambria Math" w:hAnsi="Cambria Math"/>
          </w:rPr>
          <m:t>∆T</m:t>
        </m:r>
      </m:oMath>
      <w:r>
        <w:t xml:space="preserve"> </w:t>
      </w:r>
      <w:r>
        <w:tab/>
        <w:t xml:space="preserve">– </w:t>
      </w:r>
      <w:r>
        <w:tab/>
      </w:r>
      <w:r>
        <w:t>Super Cooled Liquid Region</w:t>
      </w:r>
      <w:r w:rsidR="00622B41">
        <w:t xml:space="preserve"> </w:t>
      </w:r>
      <w:r w:rsidR="00622B41">
        <w:t xml:space="preserve">( </w:t>
      </w:r>
      <m:oMath>
        <m:r>
          <w:rPr>
            <w:rFonts w:ascii="Cambria Math" w:hAnsi="Cambria Math"/>
          </w:rPr>
          <m:t>K</m:t>
        </m:r>
      </m:oMath>
      <w:r w:rsidR="00622B41">
        <w:t xml:space="preserve"> )</w:t>
      </w:r>
      <w:bookmarkStart w:id="109" w:name="_GoBack"/>
      <w:bookmarkEnd w:id="109"/>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5920C1B0" w14:textId="7A01FBD1" w:rsidR="00AE2828" w:rsidRPr="006C57DA" w:rsidRDefault="004A1A3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AE2828"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cott Gleason" w:date="2014-06-23T11:51:00Z" w:initials="SG">
    <w:p w14:paraId="568FCDE0" w14:textId="199A334A" w:rsidR="00EC652A" w:rsidRDefault="00EC652A">
      <w:pPr>
        <w:pStyle w:val="CommentText"/>
      </w:pPr>
      <w:r>
        <w:rPr>
          <w:rStyle w:val="CommentReference"/>
        </w:rPr>
        <w:annotationRef/>
      </w:r>
      <w:r>
        <w:t xml:space="preserve">Probably will be much closer to the 50 W end (Jake topped out at 55 W). </w:t>
      </w:r>
    </w:p>
    <w:p w14:paraId="0882D576" w14:textId="65D9F4EC" w:rsidR="00EC652A" w:rsidRDefault="00EC652A">
      <w:pPr>
        <w:pStyle w:val="CommentText"/>
      </w:pPr>
      <w:r>
        <w:t xml:space="preserve">MgCaZn has more light elements near Ar than ZrCuNiAl. </w:t>
      </w:r>
    </w:p>
    <w:p w14:paraId="7C507E54" w14:textId="5FEAA76D" w:rsidR="00EC652A" w:rsidRDefault="00EC652A">
      <w:pPr>
        <w:pStyle w:val="CommentText"/>
      </w:pPr>
      <w:r>
        <w:t xml:space="preserve">Therefore expect greater deposition efficiencies and to not require as much power. </w:t>
      </w:r>
    </w:p>
    <w:p w14:paraId="3D9EFEC7" w14:textId="7094311E" w:rsidR="00EC652A" w:rsidRDefault="00EC652A">
      <w:pPr>
        <w:pStyle w:val="CommentText"/>
      </w:pPr>
      <w:r>
        <w:t>ZrCuNiAl used 50 – 150 W, but we cannot get power that high unless we use 3 inch targets (not practical).</w:t>
      </w:r>
    </w:p>
  </w:comment>
  <w:comment w:id="21" w:author="Scott Gleason" w:date="2014-06-23T14:02:00Z" w:initials="SG">
    <w:p w14:paraId="7FB04B4E" w14:textId="2EFDFD6B" w:rsidR="00EC652A" w:rsidRDefault="00EC652A">
      <w:pPr>
        <w:pStyle w:val="CommentText"/>
      </w:pPr>
      <w:r>
        <w:rPr>
          <w:rStyle w:val="CommentReference"/>
        </w:rPr>
        <w:annotationRef/>
      </w:r>
      <w:r>
        <w:t xml:space="preserve">Literature review shows there is minimal benefit to using BMG targets. </w:t>
      </w:r>
    </w:p>
  </w:comment>
  <w:comment w:id="54" w:author="Scott Gleason" w:date="2014-06-16T10:14:00Z" w:initials="SG">
    <w:p w14:paraId="77688176" w14:textId="20F10E05" w:rsidR="00EC652A" w:rsidRDefault="00EC652A" w:rsidP="009B2AB7">
      <w:pPr>
        <w:pStyle w:val="CommentText"/>
      </w:pPr>
      <w:r>
        <w:rPr>
          <w:rStyle w:val="CommentReference"/>
        </w:rPr>
        <w:annotationRef/>
      </w:r>
      <w:r>
        <w:t>Are both the Ar and target a plasma? Or is it just the target atoms?</w:t>
      </w:r>
    </w:p>
    <w:p w14:paraId="15727C22" w14:textId="7130C650" w:rsidR="00EC652A" w:rsidRDefault="00EC652A" w:rsidP="009B2AB7">
      <w:pPr>
        <w:pStyle w:val="CommentText"/>
      </w:pPr>
      <w:r>
        <w:t xml:space="preserve">Is the target plasma ‘neutral’ charge? </w:t>
      </w:r>
    </w:p>
    <w:p w14:paraId="6410D9D9" w14:textId="77777777" w:rsidR="00EC652A" w:rsidRDefault="00EC652A" w:rsidP="009B2AB7">
      <w:pPr>
        <w:pStyle w:val="CommentText"/>
      </w:pPr>
      <w:r>
        <w:t>Is the material not caught in the field because the momentum overcomes it?</w:t>
      </w:r>
    </w:p>
  </w:comment>
  <w:comment w:id="55" w:author="Scott Gleason" w:date="2014-06-24T16:22:00Z" w:initials="SG">
    <w:p w14:paraId="2835C524" w14:textId="631AF9A8" w:rsidR="00EC652A" w:rsidRDefault="00EC652A">
      <w:pPr>
        <w:pStyle w:val="CommentText"/>
      </w:pPr>
      <w:r>
        <w:rPr>
          <w:rStyle w:val="CommentReference"/>
        </w:rPr>
        <w:annotationRef/>
      </w:r>
      <w:r>
        <w:t xml:space="preserve">Are atoms dislodge as a plasma or are they plasma-ised in the field? </w:t>
      </w:r>
    </w:p>
  </w:comment>
  <w:comment w:id="59" w:author="Scott Gleason" w:date="2014-06-18T16:29:00Z" w:initials="SG">
    <w:p w14:paraId="7392C778" w14:textId="7C53CF22" w:rsidR="00EC652A" w:rsidRDefault="00EC652A">
      <w:pPr>
        <w:pStyle w:val="CommentText"/>
      </w:pPr>
      <w:r>
        <w:rPr>
          <w:rStyle w:val="CommentReference"/>
        </w:rPr>
        <w:annotationRef/>
      </w:r>
      <w:r>
        <w:t xml:space="preserve">Find more sources to back this up. </w:t>
      </w:r>
    </w:p>
    <w:p w14:paraId="2023111A" w14:textId="7DA1E204" w:rsidR="00EC652A" w:rsidRDefault="00EC652A">
      <w:pPr>
        <w:pStyle w:val="CommentText"/>
      </w:pPr>
      <w:r>
        <w:t xml:space="preserve">Jake got closer to this conclusion, but did not quite make it. </w:t>
      </w:r>
    </w:p>
  </w:comment>
  <w:comment w:id="60" w:author="Scott Gleason" w:date="2014-07-11T14:41:00Z" w:initials="SG">
    <w:p w14:paraId="4CEC0E72" w14:textId="50AE54CA" w:rsidR="00EC652A" w:rsidRDefault="00EC652A">
      <w:pPr>
        <w:pStyle w:val="CommentText"/>
      </w:pPr>
      <w:r>
        <w:rPr>
          <w:rStyle w:val="CommentReference"/>
        </w:rPr>
        <w:annotationRef/>
      </w:r>
      <w:r>
        <w:t xml:space="preserve">i.e. same </w:t>
      </w:r>
      <w:r>
        <w:rPr>
          <w:rFonts w:eastAsia="Times New Roman"/>
          <w:lang w:eastAsia="en-AU"/>
        </w:rPr>
        <w:t>stoichiometric ratio</w:t>
      </w:r>
    </w:p>
  </w:comment>
  <w:comment w:id="61" w:author="Scott Gleason" w:date="2014-06-26T17:41:00Z" w:initials="SG">
    <w:p w14:paraId="6071D9FE" w14:textId="4510F8DD" w:rsidR="00EC652A" w:rsidRDefault="00EC652A">
      <w:pPr>
        <w:pStyle w:val="CommentText"/>
      </w:pPr>
      <w:r>
        <w:rPr>
          <w:rStyle w:val="CommentReference"/>
        </w:rPr>
        <w:annotationRef/>
      </w:r>
      <w:r>
        <w:t xml:space="preserve">Can you do this to make it clear these are ‘combination sputtering’ references? </w:t>
      </w:r>
    </w:p>
    <w:p w14:paraId="373345FE" w14:textId="3B80BF4E" w:rsidR="00EC652A" w:rsidRDefault="00EC652A">
      <w:pPr>
        <w:pStyle w:val="CommentText"/>
      </w:pPr>
      <w:r>
        <w:t>Or do they have to go at the end of the sentence where this information will be lost?</w:t>
      </w:r>
    </w:p>
  </w:comment>
  <w:comment w:id="68" w:author="Scott Gleason" w:date="2014-06-27T16:04:00Z" w:initials="SG">
    <w:p w14:paraId="06CFF273" w14:textId="64B301C0" w:rsidR="00EC652A" w:rsidRDefault="00EC652A">
      <w:pPr>
        <w:pStyle w:val="CommentText"/>
      </w:pPr>
      <w:r>
        <w:rPr>
          <w:rStyle w:val="CommentReference"/>
        </w:rPr>
        <w:annotationRef/>
      </w:r>
      <w:r>
        <w:t>Yu only used “enthalpy”</w:t>
      </w:r>
    </w:p>
    <w:p w14:paraId="67F986EB" w14:textId="70D8D456" w:rsidR="00EC652A" w:rsidRDefault="00EC652A">
      <w:pPr>
        <w:pStyle w:val="CommentText"/>
      </w:pPr>
      <w:r>
        <w:t>Kearns uses both “enthalpy” and “entropy”</w:t>
      </w:r>
    </w:p>
    <w:p w14:paraId="4956ED97" w14:textId="471FC0DE" w:rsidR="00EC652A" w:rsidRDefault="00EC652A">
      <w:pPr>
        <w:pStyle w:val="CommentText"/>
      </w:pPr>
      <w:r>
        <w:t xml:space="preserve">Double check and make sure you did not mix either one up. </w:t>
      </w:r>
    </w:p>
  </w:comment>
  <w:comment w:id="72" w:author="Scott Gleason" w:date="2014-06-30T15:04:00Z" w:initials="SG">
    <w:p w14:paraId="787F71A8" w14:textId="1B776D6D" w:rsidR="00EC652A" w:rsidRPr="00D53AC4" w:rsidRDefault="00EC652A" w:rsidP="00D53AC4">
      <w:pPr>
        <w:jc w:val="both"/>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3" w:author="Scott Gleason" w:date="2014-06-25T12:14:00Z" w:initials="SG">
    <w:p w14:paraId="1F9C0C46" w14:textId="31846813" w:rsidR="00EC652A" w:rsidRDefault="00EC652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EC652A" w:rsidRDefault="00EC652A" w:rsidP="00825141">
      <w:pPr>
        <w:pStyle w:val="CommentText"/>
      </w:pPr>
      <w:r>
        <w:t xml:space="preserve">Check the “Tg &amp; Tf paper” as it should have first principles reference to this. </w:t>
      </w:r>
    </w:p>
  </w:comment>
  <w:comment w:id="74" w:author="Scott Gleason" w:date="2014-07-11T14:46:00Z" w:initials="SG">
    <w:p w14:paraId="09B7AEE3" w14:textId="776BBA74" w:rsidR="00EC652A" w:rsidRDefault="00EC652A">
      <w:pPr>
        <w:pStyle w:val="CommentText"/>
      </w:pPr>
      <w:r>
        <w:rPr>
          <w:rStyle w:val="CommentReference"/>
        </w:rPr>
        <w:annotationRef/>
      </w:r>
      <w:r>
        <w:t xml:space="preserve">Organic or molecular? </w:t>
      </w:r>
    </w:p>
  </w:comment>
  <w:comment w:id="76" w:author="Scott Gleason" w:date="2014-06-27T12:21:00Z" w:initials="SG">
    <w:p w14:paraId="1D8E9BF1" w14:textId="358D35DB" w:rsidR="00EC652A" w:rsidRDefault="00EC652A">
      <w:pPr>
        <w:pStyle w:val="CommentText"/>
      </w:pPr>
      <w:r>
        <w:rPr>
          <w:rStyle w:val="CommentReference"/>
        </w:rPr>
        <w:annotationRef/>
      </w:r>
      <w:r>
        <w:t xml:space="preserve">Work on the sentence structure here as this is an important conclusion to make. </w:t>
      </w:r>
    </w:p>
  </w:comment>
  <w:comment w:id="77" w:author="Scott Gleason" w:date="2014-06-30T13:37:00Z" w:initials="SG">
    <w:p w14:paraId="465FCFAD" w14:textId="67D53BB1" w:rsidR="00EC652A" w:rsidRDefault="00EC652A">
      <w:pPr>
        <w:pStyle w:val="CommentText"/>
      </w:pPr>
      <w:r>
        <w:rPr>
          <w:rStyle w:val="CommentReference"/>
        </w:rPr>
        <w:annotationRef/>
      </w:r>
      <w:r>
        <w:t xml:space="preserve">Liu mentions surface column growth at low deposition rates, and Yu says at low rates surface molecules are more mobile and have more time for configuration sampling. </w:t>
      </w:r>
    </w:p>
  </w:comment>
  <w:comment w:id="86" w:author="Scott Gleason" w:date="2014-06-30T14:12:00Z" w:initials="SG">
    <w:p w14:paraId="1035DF7D" w14:textId="014FDDF8" w:rsidR="00EC652A" w:rsidRDefault="00EC652A">
      <w:pPr>
        <w:pStyle w:val="CommentText"/>
      </w:pPr>
      <w:r>
        <w:rPr>
          <w:rStyle w:val="CommentReference"/>
        </w:rPr>
        <w:annotationRef/>
      </w:r>
      <w:r>
        <w:t xml:space="preserve">Have some other references around this point. Should have a look at them. </w:t>
      </w:r>
    </w:p>
  </w:comment>
  <w:comment w:id="90" w:author="Scott Gleason" w:date="2014-07-01T13:29:00Z" w:initials="SG">
    <w:p w14:paraId="5ACF841A" w14:textId="312BB9AD" w:rsidR="00EC652A" w:rsidRDefault="00EC652A" w:rsidP="005521A1">
      <w:pPr>
        <w:pStyle w:val="CommentText"/>
      </w:pPr>
      <w:r>
        <w:rPr>
          <w:rStyle w:val="CommentReference"/>
        </w:rPr>
        <w:annotationRef/>
      </w:r>
      <w:r>
        <w:t xml:space="preserve">When values are negative formula indicates an increase in entropy. </w:t>
      </w:r>
    </w:p>
    <w:p w14:paraId="6A2BE637" w14:textId="77777777" w:rsidR="00EC652A" w:rsidRDefault="00EC652A" w:rsidP="005521A1">
      <w:pPr>
        <w:pStyle w:val="CommentText"/>
      </w:pPr>
    </w:p>
    <w:p w14:paraId="3853C549" w14:textId="52C76B1E" w:rsidR="00EC652A" w:rsidRDefault="00EC652A" w:rsidP="005521A1">
      <w:pPr>
        <w:pStyle w:val="CommentText"/>
      </w:pPr>
      <w:r>
        <w:t xml:space="preserve">Maybe try to rewrite to reflect all changes in entropy with a meaningful output (instead of just improvements). </w:t>
      </w:r>
    </w:p>
  </w:comment>
  <w:comment w:id="92" w:author="Scott Gleason" w:date="2014-07-28T15:06:00Z" w:initials="SG">
    <w:p w14:paraId="6620BFE3" w14:textId="29D60C50" w:rsidR="00EC652A" w:rsidRDefault="00EC652A">
      <w:pPr>
        <w:pStyle w:val="CommentText"/>
      </w:pPr>
      <w:r>
        <w:rPr>
          <w:rStyle w:val="CommentReference"/>
        </w:rPr>
        <w:annotationRef/>
      </w:r>
      <w:r>
        <w:t>Is Tg normalised to T or is T normalised to T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EFEC7" w15:done="0"/>
  <w15:commentEx w15:paraId="7FB04B4E" w15:done="0"/>
  <w15:commentEx w15:paraId="6410D9D9" w15:done="0"/>
  <w15:commentEx w15:paraId="2835C524" w15:done="0"/>
  <w15:commentEx w15:paraId="2023111A" w15:done="0"/>
  <w15:commentEx w15:paraId="4CEC0E72" w15:done="0"/>
  <w15:commentEx w15:paraId="373345FE" w15:done="0"/>
  <w15:commentEx w15:paraId="4956ED97" w15:done="0"/>
  <w15:commentEx w15:paraId="787F71A8" w15:done="0"/>
  <w15:commentEx w15:paraId="4128F98D" w15:done="0"/>
  <w15:commentEx w15:paraId="09B7AEE3" w15:done="0"/>
  <w15:commentEx w15:paraId="1D8E9BF1" w15:done="0"/>
  <w15:commentEx w15:paraId="465FCFAD" w15:done="0"/>
  <w15:commentEx w15:paraId="1035DF7D" w15:done="0"/>
  <w15:commentEx w15:paraId="3853C549" w15:done="0"/>
  <w15:commentEx w15:paraId="6620BF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24D0B" w14:textId="77777777" w:rsidR="004A1A3E" w:rsidRDefault="004A1A3E" w:rsidP="00693C3C">
      <w:pPr>
        <w:spacing w:after="0" w:line="240" w:lineRule="auto"/>
      </w:pPr>
      <w:r>
        <w:separator/>
      </w:r>
    </w:p>
  </w:endnote>
  <w:endnote w:type="continuationSeparator" w:id="0">
    <w:p w14:paraId="5D649A57" w14:textId="77777777" w:rsidR="004A1A3E" w:rsidRDefault="004A1A3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EC652A" w:rsidRDefault="00EC652A">
        <w:pPr>
          <w:pStyle w:val="Footer"/>
          <w:jc w:val="center"/>
        </w:pPr>
        <w:r>
          <w:fldChar w:fldCharType="begin"/>
        </w:r>
        <w:r>
          <w:instrText xml:space="preserve"> PAGE   \* MERGEFORMAT </w:instrText>
        </w:r>
        <w:r>
          <w:fldChar w:fldCharType="separate"/>
        </w:r>
        <w:r w:rsidR="00622B41">
          <w:rPr>
            <w:noProof/>
          </w:rPr>
          <w:t>20</w:t>
        </w:r>
        <w:r>
          <w:rPr>
            <w:noProof/>
          </w:rPr>
          <w:fldChar w:fldCharType="end"/>
        </w:r>
      </w:p>
    </w:sdtContent>
  </w:sdt>
  <w:p w14:paraId="410BFEB8" w14:textId="77777777" w:rsidR="00EC652A" w:rsidRDefault="00EC65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05EAD4" w14:textId="77777777" w:rsidR="004A1A3E" w:rsidRDefault="004A1A3E" w:rsidP="00693C3C">
      <w:pPr>
        <w:spacing w:after="0" w:line="240" w:lineRule="auto"/>
      </w:pPr>
      <w:r>
        <w:separator/>
      </w:r>
    </w:p>
  </w:footnote>
  <w:footnote w:type="continuationSeparator" w:id="0">
    <w:p w14:paraId="2DAC85E8" w14:textId="77777777" w:rsidR="004A1A3E" w:rsidRDefault="004A1A3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EC652A" w:rsidRPr="00262D5B" w:rsidRDefault="00EC652A" w:rsidP="004B1F67">
    <w:pPr>
      <w:pStyle w:val="Header"/>
      <w:jc w:val="center"/>
      <w:rPr>
        <w:sz w:val="18"/>
        <w:szCs w:val="18"/>
      </w:rPr>
    </w:pPr>
    <w:r w:rsidRPr="00262D5B">
      <w:rPr>
        <w:sz w:val="18"/>
        <w:szCs w:val="18"/>
      </w:rPr>
      <w:t>University of New South Wales</w:t>
    </w:r>
  </w:p>
  <w:p w14:paraId="1DAB6E33" w14:textId="77777777" w:rsidR="00EC652A" w:rsidRPr="00262D5B" w:rsidRDefault="00EC652A" w:rsidP="004B1F67">
    <w:pPr>
      <w:pStyle w:val="Header"/>
      <w:jc w:val="center"/>
      <w:rPr>
        <w:sz w:val="18"/>
        <w:szCs w:val="18"/>
      </w:rPr>
    </w:pPr>
    <w:r w:rsidRPr="00262D5B">
      <w:rPr>
        <w:sz w:val="18"/>
        <w:szCs w:val="18"/>
      </w:rPr>
      <w:t>Faculty of Science</w:t>
    </w:r>
  </w:p>
  <w:p w14:paraId="54AF57E5" w14:textId="77777777" w:rsidR="00EC652A" w:rsidRPr="004B1F67" w:rsidRDefault="00EC652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6&lt;/item&gt;&lt;item&gt;17&lt;/item&gt;&lt;item&gt;32&lt;/item&gt;&lt;item&gt;35&lt;/item&gt;&lt;item&gt;42&lt;/item&gt;&lt;item&gt;46&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6&lt;/item&gt;&lt;item&gt;99&lt;/item&gt;&lt;item&gt;100&lt;/item&gt;&lt;/record-ids&gt;&lt;/item&gt;&lt;/Libraries&gt;"/>
  </w:docVars>
  <w:rsids>
    <w:rsidRoot w:val="00A0151A"/>
    <w:rsid w:val="00006906"/>
    <w:rsid w:val="0001187D"/>
    <w:rsid w:val="00011B8E"/>
    <w:rsid w:val="00014665"/>
    <w:rsid w:val="00015F44"/>
    <w:rsid w:val="000223F0"/>
    <w:rsid w:val="00022A34"/>
    <w:rsid w:val="00025231"/>
    <w:rsid w:val="0002730D"/>
    <w:rsid w:val="0003055B"/>
    <w:rsid w:val="00031C3B"/>
    <w:rsid w:val="000338DF"/>
    <w:rsid w:val="00035B89"/>
    <w:rsid w:val="0003644A"/>
    <w:rsid w:val="0003770C"/>
    <w:rsid w:val="00037BEE"/>
    <w:rsid w:val="00042BC0"/>
    <w:rsid w:val="0004470D"/>
    <w:rsid w:val="00045215"/>
    <w:rsid w:val="00046D3D"/>
    <w:rsid w:val="00050FC2"/>
    <w:rsid w:val="0005180A"/>
    <w:rsid w:val="000538EE"/>
    <w:rsid w:val="000560BA"/>
    <w:rsid w:val="000561D6"/>
    <w:rsid w:val="000569C9"/>
    <w:rsid w:val="00057FF9"/>
    <w:rsid w:val="00061612"/>
    <w:rsid w:val="0006202F"/>
    <w:rsid w:val="00065B95"/>
    <w:rsid w:val="00065C74"/>
    <w:rsid w:val="00065D39"/>
    <w:rsid w:val="00066FDF"/>
    <w:rsid w:val="00071925"/>
    <w:rsid w:val="0007207D"/>
    <w:rsid w:val="00073212"/>
    <w:rsid w:val="0007513C"/>
    <w:rsid w:val="0007674E"/>
    <w:rsid w:val="0007713C"/>
    <w:rsid w:val="00077D8E"/>
    <w:rsid w:val="00081727"/>
    <w:rsid w:val="00082482"/>
    <w:rsid w:val="000835C9"/>
    <w:rsid w:val="000847B8"/>
    <w:rsid w:val="00085B2F"/>
    <w:rsid w:val="00086B62"/>
    <w:rsid w:val="00091887"/>
    <w:rsid w:val="00094476"/>
    <w:rsid w:val="000955C9"/>
    <w:rsid w:val="00096B6F"/>
    <w:rsid w:val="000A05E6"/>
    <w:rsid w:val="000A1DB0"/>
    <w:rsid w:val="000A1FAF"/>
    <w:rsid w:val="000A37BE"/>
    <w:rsid w:val="000A4732"/>
    <w:rsid w:val="000A4EB9"/>
    <w:rsid w:val="000C047F"/>
    <w:rsid w:val="000C2856"/>
    <w:rsid w:val="000C3B28"/>
    <w:rsid w:val="000C476D"/>
    <w:rsid w:val="000C5350"/>
    <w:rsid w:val="000C5603"/>
    <w:rsid w:val="000C5981"/>
    <w:rsid w:val="000C7BFC"/>
    <w:rsid w:val="000C7F5C"/>
    <w:rsid w:val="000D4402"/>
    <w:rsid w:val="000D7E28"/>
    <w:rsid w:val="000D7FA6"/>
    <w:rsid w:val="000E086E"/>
    <w:rsid w:val="000E0F31"/>
    <w:rsid w:val="000E2ECE"/>
    <w:rsid w:val="000E4A16"/>
    <w:rsid w:val="000E5FE6"/>
    <w:rsid w:val="000E71DE"/>
    <w:rsid w:val="000F07A2"/>
    <w:rsid w:val="000F0D26"/>
    <w:rsid w:val="000F261C"/>
    <w:rsid w:val="000F4655"/>
    <w:rsid w:val="000F774B"/>
    <w:rsid w:val="000F7943"/>
    <w:rsid w:val="0010405D"/>
    <w:rsid w:val="001063CF"/>
    <w:rsid w:val="00106437"/>
    <w:rsid w:val="001068EC"/>
    <w:rsid w:val="00107231"/>
    <w:rsid w:val="00107626"/>
    <w:rsid w:val="0011114F"/>
    <w:rsid w:val="00112FF6"/>
    <w:rsid w:val="00117272"/>
    <w:rsid w:val="001179F3"/>
    <w:rsid w:val="00117AD2"/>
    <w:rsid w:val="00120239"/>
    <w:rsid w:val="00120EA0"/>
    <w:rsid w:val="00123B6B"/>
    <w:rsid w:val="00126651"/>
    <w:rsid w:val="00126FEC"/>
    <w:rsid w:val="00130DE0"/>
    <w:rsid w:val="001317D4"/>
    <w:rsid w:val="00136B17"/>
    <w:rsid w:val="00142002"/>
    <w:rsid w:val="001427A6"/>
    <w:rsid w:val="001536A0"/>
    <w:rsid w:val="001539E9"/>
    <w:rsid w:val="00154673"/>
    <w:rsid w:val="001553FC"/>
    <w:rsid w:val="00155AA4"/>
    <w:rsid w:val="001563C2"/>
    <w:rsid w:val="001576B7"/>
    <w:rsid w:val="001618D1"/>
    <w:rsid w:val="001619DC"/>
    <w:rsid w:val="0016333F"/>
    <w:rsid w:val="00164B7B"/>
    <w:rsid w:val="00167161"/>
    <w:rsid w:val="00171585"/>
    <w:rsid w:val="00172176"/>
    <w:rsid w:val="00172722"/>
    <w:rsid w:val="00172CA4"/>
    <w:rsid w:val="0017403A"/>
    <w:rsid w:val="001766FF"/>
    <w:rsid w:val="00180E7D"/>
    <w:rsid w:val="001827A4"/>
    <w:rsid w:val="00186145"/>
    <w:rsid w:val="001866FE"/>
    <w:rsid w:val="00190E9D"/>
    <w:rsid w:val="00192351"/>
    <w:rsid w:val="001A0A42"/>
    <w:rsid w:val="001A2509"/>
    <w:rsid w:val="001A4B86"/>
    <w:rsid w:val="001A4D93"/>
    <w:rsid w:val="001A5ACF"/>
    <w:rsid w:val="001B4B99"/>
    <w:rsid w:val="001B6DA2"/>
    <w:rsid w:val="001B78A9"/>
    <w:rsid w:val="001C358E"/>
    <w:rsid w:val="001D11F5"/>
    <w:rsid w:val="001D3355"/>
    <w:rsid w:val="001D79EA"/>
    <w:rsid w:val="001E6FA5"/>
    <w:rsid w:val="001E7597"/>
    <w:rsid w:val="001F276E"/>
    <w:rsid w:val="001F2AED"/>
    <w:rsid w:val="001F3304"/>
    <w:rsid w:val="0020325F"/>
    <w:rsid w:val="002038E0"/>
    <w:rsid w:val="00203F93"/>
    <w:rsid w:val="0020436C"/>
    <w:rsid w:val="00210006"/>
    <w:rsid w:val="0021203B"/>
    <w:rsid w:val="00213826"/>
    <w:rsid w:val="00213CC3"/>
    <w:rsid w:val="002142C5"/>
    <w:rsid w:val="0021469C"/>
    <w:rsid w:val="0021576D"/>
    <w:rsid w:val="002157D5"/>
    <w:rsid w:val="00216979"/>
    <w:rsid w:val="00221D3E"/>
    <w:rsid w:val="0022279E"/>
    <w:rsid w:val="0022586E"/>
    <w:rsid w:val="002323A0"/>
    <w:rsid w:val="002329C9"/>
    <w:rsid w:val="00232FA8"/>
    <w:rsid w:val="00232FED"/>
    <w:rsid w:val="00237977"/>
    <w:rsid w:val="00240412"/>
    <w:rsid w:val="002415F4"/>
    <w:rsid w:val="002429B1"/>
    <w:rsid w:val="00245015"/>
    <w:rsid w:val="00247CBE"/>
    <w:rsid w:val="00250901"/>
    <w:rsid w:val="0025093F"/>
    <w:rsid w:val="00251159"/>
    <w:rsid w:val="00254F35"/>
    <w:rsid w:val="00256BAB"/>
    <w:rsid w:val="0026125C"/>
    <w:rsid w:val="00262D5B"/>
    <w:rsid w:val="00272304"/>
    <w:rsid w:val="00274160"/>
    <w:rsid w:val="00274744"/>
    <w:rsid w:val="00277EEB"/>
    <w:rsid w:val="00283D3B"/>
    <w:rsid w:val="00283E76"/>
    <w:rsid w:val="00284E7E"/>
    <w:rsid w:val="0028541C"/>
    <w:rsid w:val="00295D62"/>
    <w:rsid w:val="00295E91"/>
    <w:rsid w:val="002968F1"/>
    <w:rsid w:val="002A175C"/>
    <w:rsid w:val="002A377C"/>
    <w:rsid w:val="002A47F1"/>
    <w:rsid w:val="002A6801"/>
    <w:rsid w:val="002B1C61"/>
    <w:rsid w:val="002B2C73"/>
    <w:rsid w:val="002B3A07"/>
    <w:rsid w:val="002B3C18"/>
    <w:rsid w:val="002B4517"/>
    <w:rsid w:val="002B46C7"/>
    <w:rsid w:val="002B6036"/>
    <w:rsid w:val="002B69C8"/>
    <w:rsid w:val="002B7956"/>
    <w:rsid w:val="002C07CC"/>
    <w:rsid w:val="002C31F0"/>
    <w:rsid w:val="002C5768"/>
    <w:rsid w:val="002C7AA8"/>
    <w:rsid w:val="002D0D43"/>
    <w:rsid w:val="002D4D3B"/>
    <w:rsid w:val="002D6150"/>
    <w:rsid w:val="002E0033"/>
    <w:rsid w:val="002E0445"/>
    <w:rsid w:val="002E5994"/>
    <w:rsid w:val="002F2FFF"/>
    <w:rsid w:val="002F3D1B"/>
    <w:rsid w:val="002F452C"/>
    <w:rsid w:val="002F622C"/>
    <w:rsid w:val="0030052C"/>
    <w:rsid w:val="003053AA"/>
    <w:rsid w:val="00306221"/>
    <w:rsid w:val="00310D40"/>
    <w:rsid w:val="003134DB"/>
    <w:rsid w:val="0031391E"/>
    <w:rsid w:val="003165D6"/>
    <w:rsid w:val="00317322"/>
    <w:rsid w:val="00324AAF"/>
    <w:rsid w:val="00325586"/>
    <w:rsid w:val="00332087"/>
    <w:rsid w:val="003328DD"/>
    <w:rsid w:val="00332D7E"/>
    <w:rsid w:val="00333A60"/>
    <w:rsid w:val="00335CB4"/>
    <w:rsid w:val="00336869"/>
    <w:rsid w:val="0033731B"/>
    <w:rsid w:val="00341B70"/>
    <w:rsid w:val="00343CDC"/>
    <w:rsid w:val="00344BF6"/>
    <w:rsid w:val="003463AD"/>
    <w:rsid w:val="0035192A"/>
    <w:rsid w:val="00352EC1"/>
    <w:rsid w:val="00355A3A"/>
    <w:rsid w:val="0035611E"/>
    <w:rsid w:val="0036111C"/>
    <w:rsid w:val="003627F3"/>
    <w:rsid w:val="00365FC8"/>
    <w:rsid w:val="0036769B"/>
    <w:rsid w:val="00370734"/>
    <w:rsid w:val="00371234"/>
    <w:rsid w:val="003739FF"/>
    <w:rsid w:val="003754DA"/>
    <w:rsid w:val="00375A5E"/>
    <w:rsid w:val="003761E4"/>
    <w:rsid w:val="00382FAD"/>
    <w:rsid w:val="003830E0"/>
    <w:rsid w:val="003914DC"/>
    <w:rsid w:val="003A4D0F"/>
    <w:rsid w:val="003B5B22"/>
    <w:rsid w:val="003B6189"/>
    <w:rsid w:val="003C3C05"/>
    <w:rsid w:val="003C4A41"/>
    <w:rsid w:val="003C4DF7"/>
    <w:rsid w:val="003C6778"/>
    <w:rsid w:val="003C73F2"/>
    <w:rsid w:val="003D0B79"/>
    <w:rsid w:val="003D0F89"/>
    <w:rsid w:val="003D0FF4"/>
    <w:rsid w:val="003D193C"/>
    <w:rsid w:val="003D384A"/>
    <w:rsid w:val="003D3C0F"/>
    <w:rsid w:val="003D4506"/>
    <w:rsid w:val="003D6581"/>
    <w:rsid w:val="003E292A"/>
    <w:rsid w:val="003E2DE1"/>
    <w:rsid w:val="003E559A"/>
    <w:rsid w:val="003F04CA"/>
    <w:rsid w:val="003F07D5"/>
    <w:rsid w:val="003F3925"/>
    <w:rsid w:val="003F3970"/>
    <w:rsid w:val="003F4895"/>
    <w:rsid w:val="003F5E59"/>
    <w:rsid w:val="00401194"/>
    <w:rsid w:val="00401AEF"/>
    <w:rsid w:val="00404EA6"/>
    <w:rsid w:val="0040600C"/>
    <w:rsid w:val="004064C4"/>
    <w:rsid w:val="00406784"/>
    <w:rsid w:val="004121A1"/>
    <w:rsid w:val="0041378A"/>
    <w:rsid w:val="0041630D"/>
    <w:rsid w:val="004165ED"/>
    <w:rsid w:val="00420ADD"/>
    <w:rsid w:val="004228D9"/>
    <w:rsid w:val="0042500A"/>
    <w:rsid w:val="00426050"/>
    <w:rsid w:val="004273DA"/>
    <w:rsid w:val="00431158"/>
    <w:rsid w:val="00432DEC"/>
    <w:rsid w:val="00441134"/>
    <w:rsid w:val="00442406"/>
    <w:rsid w:val="00442703"/>
    <w:rsid w:val="004432E9"/>
    <w:rsid w:val="00444D15"/>
    <w:rsid w:val="004478F3"/>
    <w:rsid w:val="00456FD4"/>
    <w:rsid w:val="00461F9F"/>
    <w:rsid w:val="00462C3F"/>
    <w:rsid w:val="0047094E"/>
    <w:rsid w:val="00472226"/>
    <w:rsid w:val="004759C8"/>
    <w:rsid w:val="0047659B"/>
    <w:rsid w:val="00476F77"/>
    <w:rsid w:val="004812A0"/>
    <w:rsid w:val="00481C5E"/>
    <w:rsid w:val="00484822"/>
    <w:rsid w:val="00484858"/>
    <w:rsid w:val="004848AE"/>
    <w:rsid w:val="00490521"/>
    <w:rsid w:val="00492C62"/>
    <w:rsid w:val="00494644"/>
    <w:rsid w:val="004952F5"/>
    <w:rsid w:val="004A0524"/>
    <w:rsid w:val="004A13D4"/>
    <w:rsid w:val="004A16C0"/>
    <w:rsid w:val="004A1A3E"/>
    <w:rsid w:val="004A2472"/>
    <w:rsid w:val="004A2698"/>
    <w:rsid w:val="004A2BAD"/>
    <w:rsid w:val="004A4866"/>
    <w:rsid w:val="004A6FF8"/>
    <w:rsid w:val="004B1F67"/>
    <w:rsid w:val="004B279E"/>
    <w:rsid w:val="004B3520"/>
    <w:rsid w:val="004B3C35"/>
    <w:rsid w:val="004B3C70"/>
    <w:rsid w:val="004B7D5E"/>
    <w:rsid w:val="004C1058"/>
    <w:rsid w:val="004C675D"/>
    <w:rsid w:val="004C7A12"/>
    <w:rsid w:val="004D1E4D"/>
    <w:rsid w:val="004D3748"/>
    <w:rsid w:val="004D41C5"/>
    <w:rsid w:val="004D5334"/>
    <w:rsid w:val="004D5BD0"/>
    <w:rsid w:val="004E0F86"/>
    <w:rsid w:val="004E19A2"/>
    <w:rsid w:val="004E6500"/>
    <w:rsid w:val="004E69FC"/>
    <w:rsid w:val="004E7092"/>
    <w:rsid w:val="004F0A0D"/>
    <w:rsid w:val="004F3B08"/>
    <w:rsid w:val="004F62BE"/>
    <w:rsid w:val="004F770E"/>
    <w:rsid w:val="00500975"/>
    <w:rsid w:val="00501502"/>
    <w:rsid w:val="00505921"/>
    <w:rsid w:val="00506FB0"/>
    <w:rsid w:val="00512992"/>
    <w:rsid w:val="00513CBF"/>
    <w:rsid w:val="00515BD5"/>
    <w:rsid w:val="005171B5"/>
    <w:rsid w:val="0052266F"/>
    <w:rsid w:val="00522B44"/>
    <w:rsid w:val="00527535"/>
    <w:rsid w:val="005331A6"/>
    <w:rsid w:val="005341D4"/>
    <w:rsid w:val="00535557"/>
    <w:rsid w:val="00536D6E"/>
    <w:rsid w:val="00537802"/>
    <w:rsid w:val="00541426"/>
    <w:rsid w:val="00541EE3"/>
    <w:rsid w:val="0054464E"/>
    <w:rsid w:val="005473D9"/>
    <w:rsid w:val="00547E6F"/>
    <w:rsid w:val="00551EDC"/>
    <w:rsid w:val="005521A1"/>
    <w:rsid w:val="00555261"/>
    <w:rsid w:val="00555698"/>
    <w:rsid w:val="005561C6"/>
    <w:rsid w:val="00557BD1"/>
    <w:rsid w:val="005607A0"/>
    <w:rsid w:val="0056275F"/>
    <w:rsid w:val="005655A4"/>
    <w:rsid w:val="00565B0B"/>
    <w:rsid w:val="0056674C"/>
    <w:rsid w:val="005671A7"/>
    <w:rsid w:val="005701CD"/>
    <w:rsid w:val="00575CCC"/>
    <w:rsid w:val="00575D99"/>
    <w:rsid w:val="00575FD7"/>
    <w:rsid w:val="00576880"/>
    <w:rsid w:val="00581B7C"/>
    <w:rsid w:val="00582C26"/>
    <w:rsid w:val="0058340B"/>
    <w:rsid w:val="00587504"/>
    <w:rsid w:val="0059170E"/>
    <w:rsid w:val="00595589"/>
    <w:rsid w:val="005A11D4"/>
    <w:rsid w:val="005A4DD4"/>
    <w:rsid w:val="005A74AE"/>
    <w:rsid w:val="005A7553"/>
    <w:rsid w:val="005A7A5B"/>
    <w:rsid w:val="005B1170"/>
    <w:rsid w:val="005B4A6D"/>
    <w:rsid w:val="005B7B7B"/>
    <w:rsid w:val="005C1A38"/>
    <w:rsid w:val="005C1D64"/>
    <w:rsid w:val="005C25F0"/>
    <w:rsid w:val="005C28D5"/>
    <w:rsid w:val="005C2B25"/>
    <w:rsid w:val="005C2D7F"/>
    <w:rsid w:val="005C420D"/>
    <w:rsid w:val="005C6A1B"/>
    <w:rsid w:val="005D1316"/>
    <w:rsid w:val="005D1939"/>
    <w:rsid w:val="005D382C"/>
    <w:rsid w:val="005D688C"/>
    <w:rsid w:val="005E2E71"/>
    <w:rsid w:val="005E2EA3"/>
    <w:rsid w:val="005E3AB7"/>
    <w:rsid w:val="005E7588"/>
    <w:rsid w:val="005F0C82"/>
    <w:rsid w:val="005F13DA"/>
    <w:rsid w:val="006005F1"/>
    <w:rsid w:val="00600601"/>
    <w:rsid w:val="0060092C"/>
    <w:rsid w:val="006012C3"/>
    <w:rsid w:val="006021DF"/>
    <w:rsid w:val="00604D70"/>
    <w:rsid w:val="00605080"/>
    <w:rsid w:val="00605152"/>
    <w:rsid w:val="00606124"/>
    <w:rsid w:val="0060780F"/>
    <w:rsid w:val="00611F0C"/>
    <w:rsid w:val="00611F3C"/>
    <w:rsid w:val="0061528C"/>
    <w:rsid w:val="00615EB9"/>
    <w:rsid w:val="00617A4D"/>
    <w:rsid w:val="006212C5"/>
    <w:rsid w:val="00622004"/>
    <w:rsid w:val="00622B41"/>
    <w:rsid w:val="00624F1E"/>
    <w:rsid w:val="00625F3A"/>
    <w:rsid w:val="00630931"/>
    <w:rsid w:val="0063383D"/>
    <w:rsid w:val="00633996"/>
    <w:rsid w:val="00636332"/>
    <w:rsid w:val="00645789"/>
    <w:rsid w:val="006469E4"/>
    <w:rsid w:val="006477CA"/>
    <w:rsid w:val="0064780C"/>
    <w:rsid w:val="00647D45"/>
    <w:rsid w:val="0065155F"/>
    <w:rsid w:val="00651EBB"/>
    <w:rsid w:val="0065296A"/>
    <w:rsid w:val="006559B8"/>
    <w:rsid w:val="0066304C"/>
    <w:rsid w:val="006633CD"/>
    <w:rsid w:val="00665E19"/>
    <w:rsid w:val="0067177D"/>
    <w:rsid w:val="00675D8F"/>
    <w:rsid w:val="0067783C"/>
    <w:rsid w:val="00680FCD"/>
    <w:rsid w:val="00684AE5"/>
    <w:rsid w:val="00684DCE"/>
    <w:rsid w:val="006867D8"/>
    <w:rsid w:val="00690324"/>
    <w:rsid w:val="00691DC2"/>
    <w:rsid w:val="00693C3C"/>
    <w:rsid w:val="006973D9"/>
    <w:rsid w:val="006A00AF"/>
    <w:rsid w:val="006A0C88"/>
    <w:rsid w:val="006A2990"/>
    <w:rsid w:val="006A784D"/>
    <w:rsid w:val="006B16A8"/>
    <w:rsid w:val="006B207B"/>
    <w:rsid w:val="006B3749"/>
    <w:rsid w:val="006B39F3"/>
    <w:rsid w:val="006C2035"/>
    <w:rsid w:val="006C2768"/>
    <w:rsid w:val="006C46C7"/>
    <w:rsid w:val="006C57DA"/>
    <w:rsid w:val="006D10C8"/>
    <w:rsid w:val="006D1AC1"/>
    <w:rsid w:val="006D340E"/>
    <w:rsid w:val="006E065A"/>
    <w:rsid w:val="006E0EBF"/>
    <w:rsid w:val="006E224C"/>
    <w:rsid w:val="006E5043"/>
    <w:rsid w:val="006E5758"/>
    <w:rsid w:val="006E5E53"/>
    <w:rsid w:val="006E72BA"/>
    <w:rsid w:val="006F4E7F"/>
    <w:rsid w:val="006F58D6"/>
    <w:rsid w:val="006F6D91"/>
    <w:rsid w:val="006F7699"/>
    <w:rsid w:val="007000C1"/>
    <w:rsid w:val="00701E60"/>
    <w:rsid w:val="00705348"/>
    <w:rsid w:val="00707ED7"/>
    <w:rsid w:val="007171E7"/>
    <w:rsid w:val="007173E4"/>
    <w:rsid w:val="00717F5C"/>
    <w:rsid w:val="00722D4A"/>
    <w:rsid w:val="00723CB3"/>
    <w:rsid w:val="00723EA7"/>
    <w:rsid w:val="00723FC1"/>
    <w:rsid w:val="007250AE"/>
    <w:rsid w:val="00730BB2"/>
    <w:rsid w:val="007329A6"/>
    <w:rsid w:val="00735FD9"/>
    <w:rsid w:val="00737C37"/>
    <w:rsid w:val="00737F41"/>
    <w:rsid w:val="00740C4E"/>
    <w:rsid w:val="00742083"/>
    <w:rsid w:val="007428B1"/>
    <w:rsid w:val="007449D6"/>
    <w:rsid w:val="00747D76"/>
    <w:rsid w:val="007504F3"/>
    <w:rsid w:val="00750D21"/>
    <w:rsid w:val="00750D82"/>
    <w:rsid w:val="0075232F"/>
    <w:rsid w:val="0075427B"/>
    <w:rsid w:val="00754A4F"/>
    <w:rsid w:val="007570DE"/>
    <w:rsid w:val="00757E33"/>
    <w:rsid w:val="00760D00"/>
    <w:rsid w:val="00763205"/>
    <w:rsid w:val="00763E7C"/>
    <w:rsid w:val="00767DA6"/>
    <w:rsid w:val="0077065A"/>
    <w:rsid w:val="00771370"/>
    <w:rsid w:val="00771635"/>
    <w:rsid w:val="0077463D"/>
    <w:rsid w:val="00775D41"/>
    <w:rsid w:val="00776C56"/>
    <w:rsid w:val="00780515"/>
    <w:rsid w:val="00780672"/>
    <w:rsid w:val="00783147"/>
    <w:rsid w:val="00783315"/>
    <w:rsid w:val="0078336E"/>
    <w:rsid w:val="0078369B"/>
    <w:rsid w:val="00786DBC"/>
    <w:rsid w:val="007901E1"/>
    <w:rsid w:val="00790288"/>
    <w:rsid w:val="00790CBC"/>
    <w:rsid w:val="00797C31"/>
    <w:rsid w:val="007A27AF"/>
    <w:rsid w:val="007A76CB"/>
    <w:rsid w:val="007B1F41"/>
    <w:rsid w:val="007B2A08"/>
    <w:rsid w:val="007B5A5E"/>
    <w:rsid w:val="007B620E"/>
    <w:rsid w:val="007C0571"/>
    <w:rsid w:val="007C0D1B"/>
    <w:rsid w:val="007C119D"/>
    <w:rsid w:val="007C120E"/>
    <w:rsid w:val="007C1B03"/>
    <w:rsid w:val="007C3976"/>
    <w:rsid w:val="007C3F4C"/>
    <w:rsid w:val="007C46F0"/>
    <w:rsid w:val="007C474B"/>
    <w:rsid w:val="007C4A81"/>
    <w:rsid w:val="007C4DD9"/>
    <w:rsid w:val="007C6891"/>
    <w:rsid w:val="007C69D9"/>
    <w:rsid w:val="007C764D"/>
    <w:rsid w:val="007D0E29"/>
    <w:rsid w:val="007D2D7A"/>
    <w:rsid w:val="007D5C00"/>
    <w:rsid w:val="007D70A5"/>
    <w:rsid w:val="007D7367"/>
    <w:rsid w:val="007E1BF2"/>
    <w:rsid w:val="007E56E6"/>
    <w:rsid w:val="007E6266"/>
    <w:rsid w:val="007F06FC"/>
    <w:rsid w:val="007F3AAD"/>
    <w:rsid w:val="007F422D"/>
    <w:rsid w:val="007F5769"/>
    <w:rsid w:val="007F68E4"/>
    <w:rsid w:val="00801AC4"/>
    <w:rsid w:val="00802526"/>
    <w:rsid w:val="008030DB"/>
    <w:rsid w:val="008040CB"/>
    <w:rsid w:val="00807CE8"/>
    <w:rsid w:val="00811AE4"/>
    <w:rsid w:val="008134C1"/>
    <w:rsid w:val="00813961"/>
    <w:rsid w:val="00813E82"/>
    <w:rsid w:val="008142A9"/>
    <w:rsid w:val="00814C5C"/>
    <w:rsid w:val="00817403"/>
    <w:rsid w:val="008209D6"/>
    <w:rsid w:val="00820CDE"/>
    <w:rsid w:val="00825141"/>
    <w:rsid w:val="00825F1F"/>
    <w:rsid w:val="0082763B"/>
    <w:rsid w:val="0083127C"/>
    <w:rsid w:val="00834594"/>
    <w:rsid w:val="00836FCA"/>
    <w:rsid w:val="0084054F"/>
    <w:rsid w:val="008425B4"/>
    <w:rsid w:val="00843640"/>
    <w:rsid w:val="008462A4"/>
    <w:rsid w:val="00847DFE"/>
    <w:rsid w:val="00850D06"/>
    <w:rsid w:val="0085176E"/>
    <w:rsid w:val="008541C4"/>
    <w:rsid w:val="00854303"/>
    <w:rsid w:val="00861422"/>
    <w:rsid w:val="00866078"/>
    <w:rsid w:val="00870995"/>
    <w:rsid w:val="00874519"/>
    <w:rsid w:val="00875A63"/>
    <w:rsid w:val="008803D9"/>
    <w:rsid w:val="00880AA6"/>
    <w:rsid w:val="00881A8E"/>
    <w:rsid w:val="00882E2E"/>
    <w:rsid w:val="0088425D"/>
    <w:rsid w:val="00886607"/>
    <w:rsid w:val="00891059"/>
    <w:rsid w:val="00893DC2"/>
    <w:rsid w:val="00893E6C"/>
    <w:rsid w:val="008A0108"/>
    <w:rsid w:val="008A1052"/>
    <w:rsid w:val="008A22C8"/>
    <w:rsid w:val="008A24ED"/>
    <w:rsid w:val="008A2EA1"/>
    <w:rsid w:val="008A3934"/>
    <w:rsid w:val="008A4095"/>
    <w:rsid w:val="008B0BEB"/>
    <w:rsid w:val="008B0F08"/>
    <w:rsid w:val="008B252F"/>
    <w:rsid w:val="008B3506"/>
    <w:rsid w:val="008B7A2F"/>
    <w:rsid w:val="008C1B7A"/>
    <w:rsid w:val="008C742D"/>
    <w:rsid w:val="008D3DF4"/>
    <w:rsid w:val="008E197E"/>
    <w:rsid w:val="008E35FB"/>
    <w:rsid w:val="008E64EA"/>
    <w:rsid w:val="008E6675"/>
    <w:rsid w:val="008E7C3E"/>
    <w:rsid w:val="008F0532"/>
    <w:rsid w:val="008F0C6C"/>
    <w:rsid w:val="008F0D99"/>
    <w:rsid w:val="008F2B3A"/>
    <w:rsid w:val="008F3CCE"/>
    <w:rsid w:val="008F3DBF"/>
    <w:rsid w:val="00902A65"/>
    <w:rsid w:val="00905AAF"/>
    <w:rsid w:val="00905DB2"/>
    <w:rsid w:val="00905F8D"/>
    <w:rsid w:val="00907221"/>
    <w:rsid w:val="00907537"/>
    <w:rsid w:val="0091014C"/>
    <w:rsid w:val="009127C9"/>
    <w:rsid w:val="00912F7A"/>
    <w:rsid w:val="00913497"/>
    <w:rsid w:val="00913503"/>
    <w:rsid w:val="00917C44"/>
    <w:rsid w:val="009224B2"/>
    <w:rsid w:val="00924B27"/>
    <w:rsid w:val="009257E2"/>
    <w:rsid w:val="00931121"/>
    <w:rsid w:val="009330E0"/>
    <w:rsid w:val="00935B38"/>
    <w:rsid w:val="0093650A"/>
    <w:rsid w:val="0093790F"/>
    <w:rsid w:val="00940628"/>
    <w:rsid w:val="009468FD"/>
    <w:rsid w:val="00947B9A"/>
    <w:rsid w:val="00950627"/>
    <w:rsid w:val="009509AB"/>
    <w:rsid w:val="00954A7A"/>
    <w:rsid w:val="00956121"/>
    <w:rsid w:val="009561D3"/>
    <w:rsid w:val="0096115D"/>
    <w:rsid w:val="0096347A"/>
    <w:rsid w:val="00967C5E"/>
    <w:rsid w:val="009706EB"/>
    <w:rsid w:val="00974FE8"/>
    <w:rsid w:val="009763BA"/>
    <w:rsid w:val="0098763F"/>
    <w:rsid w:val="00987A27"/>
    <w:rsid w:val="00991CEB"/>
    <w:rsid w:val="00992051"/>
    <w:rsid w:val="0099259A"/>
    <w:rsid w:val="00992FFB"/>
    <w:rsid w:val="0099386A"/>
    <w:rsid w:val="00994D34"/>
    <w:rsid w:val="009A065A"/>
    <w:rsid w:val="009A1814"/>
    <w:rsid w:val="009A2640"/>
    <w:rsid w:val="009A2A7D"/>
    <w:rsid w:val="009A2C9C"/>
    <w:rsid w:val="009A4BC8"/>
    <w:rsid w:val="009A7338"/>
    <w:rsid w:val="009A7361"/>
    <w:rsid w:val="009B2AB7"/>
    <w:rsid w:val="009B2FE4"/>
    <w:rsid w:val="009B41DA"/>
    <w:rsid w:val="009B5092"/>
    <w:rsid w:val="009B6281"/>
    <w:rsid w:val="009C74E0"/>
    <w:rsid w:val="009D1B2D"/>
    <w:rsid w:val="009D43BE"/>
    <w:rsid w:val="009D50D2"/>
    <w:rsid w:val="009D5449"/>
    <w:rsid w:val="009D59BF"/>
    <w:rsid w:val="009E1CE0"/>
    <w:rsid w:val="009E2977"/>
    <w:rsid w:val="009E36BD"/>
    <w:rsid w:val="009E4E87"/>
    <w:rsid w:val="009F4185"/>
    <w:rsid w:val="00A0071B"/>
    <w:rsid w:val="00A00FE0"/>
    <w:rsid w:val="00A0151A"/>
    <w:rsid w:val="00A0171B"/>
    <w:rsid w:val="00A01884"/>
    <w:rsid w:val="00A01967"/>
    <w:rsid w:val="00A02440"/>
    <w:rsid w:val="00A049BB"/>
    <w:rsid w:val="00A072B9"/>
    <w:rsid w:val="00A122A7"/>
    <w:rsid w:val="00A142F9"/>
    <w:rsid w:val="00A225CF"/>
    <w:rsid w:val="00A22D8C"/>
    <w:rsid w:val="00A30AB7"/>
    <w:rsid w:val="00A3296D"/>
    <w:rsid w:val="00A32A9B"/>
    <w:rsid w:val="00A33AC3"/>
    <w:rsid w:val="00A33E16"/>
    <w:rsid w:val="00A3467B"/>
    <w:rsid w:val="00A35A37"/>
    <w:rsid w:val="00A371D1"/>
    <w:rsid w:val="00A40446"/>
    <w:rsid w:val="00A41C10"/>
    <w:rsid w:val="00A41F92"/>
    <w:rsid w:val="00A42429"/>
    <w:rsid w:val="00A4465B"/>
    <w:rsid w:val="00A45461"/>
    <w:rsid w:val="00A4730A"/>
    <w:rsid w:val="00A47CFD"/>
    <w:rsid w:val="00A529F7"/>
    <w:rsid w:val="00A52E2C"/>
    <w:rsid w:val="00A5362D"/>
    <w:rsid w:val="00A53E9F"/>
    <w:rsid w:val="00A550FF"/>
    <w:rsid w:val="00A55294"/>
    <w:rsid w:val="00A55FA2"/>
    <w:rsid w:val="00A565B3"/>
    <w:rsid w:val="00A61FB6"/>
    <w:rsid w:val="00A64270"/>
    <w:rsid w:val="00A67668"/>
    <w:rsid w:val="00A70997"/>
    <w:rsid w:val="00A70EA2"/>
    <w:rsid w:val="00A721A5"/>
    <w:rsid w:val="00A752CA"/>
    <w:rsid w:val="00A7612A"/>
    <w:rsid w:val="00A7720E"/>
    <w:rsid w:val="00A775ED"/>
    <w:rsid w:val="00A77787"/>
    <w:rsid w:val="00A83B80"/>
    <w:rsid w:val="00A83F69"/>
    <w:rsid w:val="00A84CDF"/>
    <w:rsid w:val="00A86253"/>
    <w:rsid w:val="00A876AA"/>
    <w:rsid w:val="00A9162D"/>
    <w:rsid w:val="00A934C8"/>
    <w:rsid w:val="00AA328C"/>
    <w:rsid w:val="00AA4E99"/>
    <w:rsid w:val="00AA615B"/>
    <w:rsid w:val="00AA6704"/>
    <w:rsid w:val="00AA700D"/>
    <w:rsid w:val="00AA7DA5"/>
    <w:rsid w:val="00AB00C3"/>
    <w:rsid w:val="00AB1081"/>
    <w:rsid w:val="00AB2D58"/>
    <w:rsid w:val="00AB47A4"/>
    <w:rsid w:val="00AB4811"/>
    <w:rsid w:val="00AB6EF0"/>
    <w:rsid w:val="00AC13CB"/>
    <w:rsid w:val="00AC33F1"/>
    <w:rsid w:val="00AC3A0E"/>
    <w:rsid w:val="00AD0DDF"/>
    <w:rsid w:val="00AD3284"/>
    <w:rsid w:val="00AD428F"/>
    <w:rsid w:val="00AD7FA7"/>
    <w:rsid w:val="00AE0241"/>
    <w:rsid w:val="00AE0E9D"/>
    <w:rsid w:val="00AE1200"/>
    <w:rsid w:val="00AE1B88"/>
    <w:rsid w:val="00AE280F"/>
    <w:rsid w:val="00AE2828"/>
    <w:rsid w:val="00AE3531"/>
    <w:rsid w:val="00AE3FCD"/>
    <w:rsid w:val="00AF2A28"/>
    <w:rsid w:val="00AF2AF7"/>
    <w:rsid w:val="00B0096B"/>
    <w:rsid w:val="00B031FD"/>
    <w:rsid w:val="00B03796"/>
    <w:rsid w:val="00B0699A"/>
    <w:rsid w:val="00B10E0B"/>
    <w:rsid w:val="00B12F56"/>
    <w:rsid w:val="00B152CF"/>
    <w:rsid w:val="00B15494"/>
    <w:rsid w:val="00B162DA"/>
    <w:rsid w:val="00B163FD"/>
    <w:rsid w:val="00B168EA"/>
    <w:rsid w:val="00B176DD"/>
    <w:rsid w:val="00B20B6F"/>
    <w:rsid w:val="00B20D56"/>
    <w:rsid w:val="00B21189"/>
    <w:rsid w:val="00B21702"/>
    <w:rsid w:val="00B23330"/>
    <w:rsid w:val="00B240D2"/>
    <w:rsid w:val="00B254AD"/>
    <w:rsid w:val="00B262BF"/>
    <w:rsid w:val="00B311BD"/>
    <w:rsid w:val="00B328E3"/>
    <w:rsid w:val="00B35E2B"/>
    <w:rsid w:val="00B3675F"/>
    <w:rsid w:val="00B36D2E"/>
    <w:rsid w:val="00B371AE"/>
    <w:rsid w:val="00B37ACE"/>
    <w:rsid w:val="00B42498"/>
    <w:rsid w:val="00B42B90"/>
    <w:rsid w:val="00B433AB"/>
    <w:rsid w:val="00B43E3B"/>
    <w:rsid w:val="00B5109C"/>
    <w:rsid w:val="00B514C5"/>
    <w:rsid w:val="00B54042"/>
    <w:rsid w:val="00B55D64"/>
    <w:rsid w:val="00B56490"/>
    <w:rsid w:val="00B628AC"/>
    <w:rsid w:val="00B63157"/>
    <w:rsid w:val="00B65B65"/>
    <w:rsid w:val="00B778D7"/>
    <w:rsid w:val="00B82027"/>
    <w:rsid w:val="00B83929"/>
    <w:rsid w:val="00B91D63"/>
    <w:rsid w:val="00B92261"/>
    <w:rsid w:val="00B92274"/>
    <w:rsid w:val="00B95716"/>
    <w:rsid w:val="00B9607C"/>
    <w:rsid w:val="00B96A07"/>
    <w:rsid w:val="00BA00ED"/>
    <w:rsid w:val="00BA05FE"/>
    <w:rsid w:val="00BA2C95"/>
    <w:rsid w:val="00BA3EC7"/>
    <w:rsid w:val="00BA772F"/>
    <w:rsid w:val="00BB4059"/>
    <w:rsid w:val="00BB6A5D"/>
    <w:rsid w:val="00BB76AE"/>
    <w:rsid w:val="00BC0EFB"/>
    <w:rsid w:val="00BC487E"/>
    <w:rsid w:val="00BC5F97"/>
    <w:rsid w:val="00BD10CD"/>
    <w:rsid w:val="00BE32FD"/>
    <w:rsid w:val="00BE3F66"/>
    <w:rsid w:val="00BE4237"/>
    <w:rsid w:val="00BE4276"/>
    <w:rsid w:val="00BE42C5"/>
    <w:rsid w:val="00BE59E5"/>
    <w:rsid w:val="00BE6A33"/>
    <w:rsid w:val="00BF0263"/>
    <w:rsid w:val="00BF40E3"/>
    <w:rsid w:val="00BF7095"/>
    <w:rsid w:val="00C007E7"/>
    <w:rsid w:val="00C00D2B"/>
    <w:rsid w:val="00C033DF"/>
    <w:rsid w:val="00C04C74"/>
    <w:rsid w:val="00C05324"/>
    <w:rsid w:val="00C057D2"/>
    <w:rsid w:val="00C06C7E"/>
    <w:rsid w:val="00C07ED0"/>
    <w:rsid w:val="00C11D1A"/>
    <w:rsid w:val="00C13284"/>
    <w:rsid w:val="00C15174"/>
    <w:rsid w:val="00C1665A"/>
    <w:rsid w:val="00C17226"/>
    <w:rsid w:val="00C2192D"/>
    <w:rsid w:val="00C227BA"/>
    <w:rsid w:val="00C33A88"/>
    <w:rsid w:val="00C3411D"/>
    <w:rsid w:val="00C35C10"/>
    <w:rsid w:val="00C361B4"/>
    <w:rsid w:val="00C40414"/>
    <w:rsid w:val="00C422C7"/>
    <w:rsid w:val="00C431A1"/>
    <w:rsid w:val="00C47D4A"/>
    <w:rsid w:val="00C51F50"/>
    <w:rsid w:val="00C528CC"/>
    <w:rsid w:val="00C52E61"/>
    <w:rsid w:val="00C55744"/>
    <w:rsid w:val="00C568E4"/>
    <w:rsid w:val="00C56FD6"/>
    <w:rsid w:val="00C617A3"/>
    <w:rsid w:val="00C63B83"/>
    <w:rsid w:val="00C64322"/>
    <w:rsid w:val="00C647A4"/>
    <w:rsid w:val="00C66137"/>
    <w:rsid w:val="00C71DD2"/>
    <w:rsid w:val="00C74012"/>
    <w:rsid w:val="00C7746B"/>
    <w:rsid w:val="00C77B0A"/>
    <w:rsid w:val="00C81DCA"/>
    <w:rsid w:val="00C85E27"/>
    <w:rsid w:val="00C9009A"/>
    <w:rsid w:val="00C967B9"/>
    <w:rsid w:val="00C96CCE"/>
    <w:rsid w:val="00C96E68"/>
    <w:rsid w:val="00C970F7"/>
    <w:rsid w:val="00C970F9"/>
    <w:rsid w:val="00CA2BBE"/>
    <w:rsid w:val="00CA3086"/>
    <w:rsid w:val="00CA3959"/>
    <w:rsid w:val="00CA5438"/>
    <w:rsid w:val="00CA6EB8"/>
    <w:rsid w:val="00CB00E5"/>
    <w:rsid w:val="00CB0E26"/>
    <w:rsid w:val="00CB1361"/>
    <w:rsid w:val="00CB1C53"/>
    <w:rsid w:val="00CB1CE8"/>
    <w:rsid w:val="00CB2A6E"/>
    <w:rsid w:val="00CB459D"/>
    <w:rsid w:val="00CB5785"/>
    <w:rsid w:val="00CB7110"/>
    <w:rsid w:val="00CC0285"/>
    <w:rsid w:val="00CC4C84"/>
    <w:rsid w:val="00CC620B"/>
    <w:rsid w:val="00CC675A"/>
    <w:rsid w:val="00CC6BCA"/>
    <w:rsid w:val="00CC7934"/>
    <w:rsid w:val="00CD1F8C"/>
    <w:rsid w:val="00CD5948"/>
    <w:rsid w:val="00CD664A"/>
    <w:rsid w:val="00CD7D0C"/>
    <w:rsid w:val="00CE0761"/>
    <w:rsid w:val="00CE1704"/>
    <w:rsid w:val="00CE24C9"/>
    <w:rsid w:val="00CE29BC"/>
    <w:rsid w:val="00CE4046"/>
    <w:rsid w:val="00CE6D33"/>
    <w:rsid w:val="00CE6E2C"/>
    <w:rsid w:val="00CF1E7F"/>
    <w:rsid w:val="00CF3A24"/>
    <w:rsid w:val="00CF5D9D"/>
    <w:rsid w:val="00CF609A"/>
    <w:rsid w:val="00D004E1"/>
    <w:rsid w:val="00D00F04"/>
    <w:rsid w:val="00D02F4F"/>
    <w:rsid w:val="00D07DF3"/>
    <w:rsid w:val="00D07E5C"/>
    <w:rsid w:val="00D07F75"/>
    <w:rsid w:val="00D10F37"/>
    <w:rsid w:val="00D1130F"/>
    <w:rsid w:val="00D119C4"/>
    <w:rsid w:val="00D11B27"/>
    <w:rsid w:val="00D12C94"/>
    <w:rsid w:val="00D1412D"/>
    <w:rsid w:val="00D14A3E"/>
    <w:rsid w:val="00D1723C"/>
    <w:rsid w:val="00D17C0B"/>
    <w:rsid w:val="00D20876"/>
    <w:rsid w:val="00D20BB8"/>
    <w:rsid w:val="00D27AD2"/>
    <w:rsid w:val="00D3277B"/>
    <w:rsid w:val="00D3289F"/>
    <w:rsid w:val="00D33583"/>
    <w:rsid w:val="00D423D8"/>
    <w:rsid w:val="00D42C44"/>
    <w:rsid w:val="00D43C74"/>
    <w:rsid w:val="00D43DBB"/>
    <w:rsid w:val="00D4514C"/>
    <w:rsid w:val="00D46FD4"/>
    <w:rsid w:val="00D4768F"/>
    <w:rsid w:val="00D53AC4"/>
    <w:rsid w:val="00D55209"/>
    <w:rsid w:val="00D5599A"/>
    <w:rsid w:val="00D576E3"/>
    <w:rsid w:val="00D62D3A"/>
    <w:rsid w:val="00D64371"/>
    <w:rsid w:val="00D647C6"/>
    <w:rsid w:val="00D662AF"/>
    <w:rsid w:val="00D6712B"/>
    <w:rsid w:val="00D7466D"/>
    <w:rsid w:val="00D774E8"/>
    <w:rsid w:val="00D8058E"/>
    <w:rsid w:val="00D81D5E"/>
    <w:rsid w:val="00D82A40"/>
    <w:rsid w:val="00D839BE"/>
    <w:rsid w:val="00D8593C"/>
    <w:rsid w:val="00D8673A"/>
    <w:rsid w:val="00D929DB"/>
    <w:rsid w:val="00D932A3"/>
    <w:rsid w:val="00D94518"/>
    <w:rsid w:val="00D95095"/>
    <w:rsid w:val="00D95FBC"/>
    <w:rsid w:val="00D97358"/>
    <w:rsid w:val="00DA144F"/>
    <w:rsid w:val="00DA38FA"/>
    <w:rsid w:val="00DB0384"/>
    <w:rsid w:val="00DB15B9"/>
    <w:rsid w:val="00DB2CE3"/>
    <w:rsid w:val="00DB4515"/>
    <w:rsid w:val="00DB5471"/>
    <w:rsid w:val="00DB573C"/>
    <w:rsid w:val="00DB6016"/>
    <w:rsid w:val="00DB6785"/>
    <w:rsid w:val="00DB6E4B"/>
    <w:rsid w:val="00DC16F6"/>
    <w:rsid w:val="00DC277F"/>
    <w:rsid w:val="00DC3A5B"/>
    <w:rsid w:val="00DC3AFA"/>
    <w:rsid w:val="00DC72EF"/>
    <w:rsid w:val="00DC7533"/>
    <w:rsid w:val="00DD43B6"/>
    <w:rsid w:val="00DD544B"/>
    <w:rsid w:val="00DD5C1F"/>
    <w:rsid w:val="00DD6521"/>
    <w:rsid w:val="00DD744D"/>
    <w:rsid w:val="00DE130A"/>
    <w:rsid w:val="00DE271C"/>
    <w:rsid w:val="00DE64ED"/>
    <w:rsid w:val="00DE6D63"/>
    <w:rsid w:val="00DF1FE4"/>
    <w:rsid w:val="00DF28B7"/>
    <w:rsid w:val="00DF4169"/>
    <w:rsid w:val="00DF57C5"/>
    <w:rsid w:val="00DF6F49"/>
    <w:rsid w:val="00E0156D"/>
    <w:rsid w:val="00E02529"/>
    <w:rsid w:val="00E02540"/>
    <w:rsid w:val="00E03540"/>
    <w:rsid w:val="00E046F3"/>
    <w:rsid w:val="00E04B11"/>
    <w:rsid w:val="00E05FA8"/>
    <w:rsid w:val="00E07A01"/>
    <w:rsid w:val="00E110AE"/>
    <w:rsid w:val="00E159B7"/>
    <w:rsid w:val="00E17E72"/>
    <w:rsid w:val="00E17F54"/>
    <w:rsid w:val="00E20A29"/>
    <w:rsid w:val="00E234F4"/>
    <w:rsid w:val="00E23E5C"/>
    <w:rsid w:val="00E2401B"/>
    <w:rsid w:val="00E247A8"/>
    <w:rsid w:val="00E257C2"/>
    <w:rsid w:val="00E26718"/>
    <w:rsid w:val="00E309EC"/>
    <w:rsid w:val="00E37366"/>
    <w:rsid w:val="00E37660"/>
    <w:rsid w:val="00E401EF"/>
    <w:rsid w:val="00E418C7"/>
    <w:rsid w:val="00E4306F"/>
    <w:rsid w:val="00E45EB5"/>
    <w:rsid w:val="00E54DC7"/>
    <w:rsid w:val="00E55C75"/>
    <w:rsid w:val="00E56B62"/>
    <w:rsid w:val="00E57511"/>
    <w:rsid w:val="00E57E84"/>
    <w:rsid w:val="00E613A4"/>
    <w:rsid w:val="00E6147D"/>
    <w:rsid w:val="00E619FA"/>
    <w:rsid w:val="00E6762A"/>
    <w:rsid w:val="00E71215"/>
    <w:rsid w:val="00E74E9A"/>
    <w:rsid w:val="00E76628"/>
    <w:rsid w:val="00E76D8B"/>
    <w:rsid w:val="00E773DD"/>
    <w:rsid w:val="00E80FA6"/>
    <w:rsid w:val="00E81C7B"/>
    <w:rsid w:val="00E86408"/>
    <w:rsid w:val="00E86676"/>
    <w:rsid w:val="00E90B80"/>
    <w:rsid w:val="00E94CC2"/>
    <w:rsid w:val="00E96C49"/>
    <w:rsid w:val="00EA01F9"/>
    <w:rsid w:val="00EA2D5B"/>
    <w:rsid w:val="00EA3FA1"/>
    <w:rsid w:val="00EA6AFA"/>
    <w:rsid w:val="00EA6F20"/>
    <w:rsid w:val="00EB1C54"/>
    <w:rsid w:val="00EB1C91"/>
    <w:rsid w:val="00EB33CC"/>
    <w:rsid w:val="00EB391D"/>
    <w:rsid w:val="00EB5EE0"/>
    <w:rsid w:val="00EB6CEB"/>
    <w:rsid w:val="00EB71F0"/>
    <w:rsid w:val="00EB7CAB"/>
    <w:rsid w:val="00EC028B"/>
    <w:rsid w:val="00EC04EA"/>
    <w:rsid w:val="00EC12F8"/>
    <w:rsid w:val="00EC143C"/>
    <w:rsid w:val="00EC4883"/>
    <w:rsid w:val="00EC652A"/>
    <w:rsid w:val="00ED0894"/>
    <w:rsid w:val="00ED182B"/>
    <w:rsid w:val="00ED4992"/>
    <w:rsid w:val="00ED51E2"/>
    <w:rsid w:val="00ED521A"/>
    <w:rsid w:val="00EE12E3"/>
    <w:rsid w:val="00EE3290"/>
    <w:rsid w:val="00EE340B"/>
    <w:rsid w:val="00EE4813"/>
    <w:rsid w:val="00EE786C"/>
    <w:rsid w:val="00EE7F3F"/>
    <w:rsid w:val="00EF1C4A"/>
    <w:rsid w:val="00EF4CCB"/>
    <w:rsid w:val="00EF713B"/>
    <w:rsid w:val="00F01F63"/>
    <w:rsid w:val="00F053D7"/>
    <w:rsid w:val="00F06493"/>
    <w:rsid w:val="00F12CE8"/>
    <w:rsid w:val="00F12FB8"/>
    <w:rsid w:val="00F15779"/>
    <w:rsid w:val="00F17585"/>
    <w:rsid w:val="00F2148C"/>
    <w:rsid w:val="00F253C3"/>
    <w:rsid w:val="00F26468"/>
    <w:rsid w:val="00F269BD"/>
    <w:rsid w:val="00F31ACE"/>
    <w:rsid w:val="00F3375B"/>
    <w:rsid w:val="00F3423A"/>
    <w:rsid w:val="00F36464"/>
    <w:rsid w:val="00F37E0C"/>
    <w:rsid w:val="00F405FD"/>
    <w:rsid w:val="00F42E23"/>
    <w:rsid w:val="00F43371"/>
    <w:rsid w:val="00F45577"/>
    <w:rsid w:val="00F5052B"/>
    <w:rsid w:val="00F5299D"/>
    <w:rsid w:val="00F530CB"/>
    <w:rsid w:val="00F5482E"/>
    <w:rsid w:val="00F55293"/>
    <w:rsid w:val="00F56C9E"/>
    <w:rsid w:val="00F5751F"/>
    <w:rsid w:val="00F60C92"/>
    <w:rsid w:val="00F61750"/>
    <w:rsid w:val="00F64A64"/>
    <w:rsid w:val="00F66823"/>
    <w:rsid w:val="00F6785C"/>
    <w:rsid w:val="00F70EFC"/>
    <w:rsid w:val="00F739A6"/>
    <w:rsid w:val="00F819F1"/>
    <w:rsid w:val="00F81F6C"/>
    <w:rsid w:val="00F826E9"/>
    <w:rsid w:val="00F82867"/>
    <w:rsid w:val="00F84339"/>
    <w:rsid w:val="00F84D93"/>
    <w:rsid w:val="00F84ED3"/>
    <w:rsid w:val="00F87165"/>
    <w:rsid w:val="00F877EB"/>
    <w:rsid w:val="00F97197"/>
    <w:rsid w:val="00F97BF7"/>
    <w:rsid w:val="00FA137A"/>
    <w:rsid w:val="00FA2DA6"/>
    <w:rsid w:val="00FA558D"/>
    <w:rsid w:val="00FA6E38"/>
    <w:rsid w:val="00FA700E"/>
    <w:rsid w:val="00FA756C"/>
    <w:rsid w:val="00FA7ED1"/>
    <w:rsid w:val="00FB0F8B"/>
    <w:rsid w:val="00FB1609"/>
    <w:rsid w:val="00FB3306"/>
    <w:rsid w:val="00FB33E8"/>
    <w:rsid w:val="00FC02B3"/>
    <w:rsid w:val="00FC0B58"/>
    <w:rsid w:val="00FC2983"/>
    <w:rsid w:val="00FC30FB"/>
    <w:rsid w:val="00FC4D4E"/>
    <w:rsid w:val="00FC6EEC"/>
    <w:rsid w:val="00FD2FA7"/>
    <w:rsid w:val="00FD3697"/>
    <w:rsid w:val="00FD4C11"/>
    <w:rsid w:val="00FE0257"/>
    <w:rsid w:val="00FE28FF"/>
    <w:rsid w:val="00FE2A16"/>
    <w:rsid w:val="00FE39E5"/>
    <w:rsid w:val="00FE4711"/>
    <w:rsid w:val="00FE53B5"/>
    <w:rsid w:val="00FE5A86"/>
    <w:rsid w:val="00FE5F05"/>
    <w:rsid w:val="00FF058B"/>
    <w:rsid w:val="00FF15E7"/>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E4E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08EA"/>
    <w:rsid w:val="00BE3EE9"/>
    <w:rsid w:val="00CD08E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08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2AE09-3594-4D4E-9AB1-91F15FDE5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25</Pages>
  <Words>18340</Words>
  <Characters>104544</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89</cp:revision>
  <cp:lastPrinted>2014-08-12T04:26:00Z</cp:lastPrinted>
  <dcterms:created xsi:type="dcterms:W3CDTF">2014-07-09T04:13:00Z</dcterms:created>
  <dcterms:modified xsi:type="dcterms:W3CDTF">2014-08-13T06:17:00Z</dcterms:modified>
</cp:coreProperties>
</file>